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C3F2F"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672A4CEB" wp14:editId="5CD5D260">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46397211" w14:textId="52C70367" w:rsidR="00B64F9E" w:rsidRPr="00DD685A" w:rsidRDefault="00B64F9E" w:rsidP="00DD685A">
                            <w:pPr>
                              <w:pStyle w:val="RSCF01FootnoteAuthorAddress"/>
                            </w:pPr>
                            <w:r w:rsidRPr="00DD685A">
                              <w:t xml:space="preserve"> Department of Chemistry, University of York, Heslington, York, YO10 5DD</w:t>
                            </w:r>
                          </w:p>
                          <w:p w14:paraId="36E747E8" w14:textId="629FB338" w:rsidR="00B64F9E" w:rsidRPr="00C405FD" w:rsidRDefault="00B64F9E" w:rsidP="00DD685A">
                            <w:pPr>
                              <w:pStyle w:val="RSCF01FootnoteAuthorAddress"/>
                            </w:pPr>
                            <w:r w:rsidRPr="00DD685A">
                              <w:t>Central Laser Facility, STFC Rutherford Appleton Laboratory, Harwell Campus, Didcot, Oxfordshire, OX11 0QX, UK.</w:t>
                            </w:r>
                          </w:p>
                          <w:p w14:paraId="01F73A67" w14:textId="21D09B29" w:rsidR="00B64F9E" w:rsidRPr="00241ACD" w:rsidRDefault="00B64F9E" w:rsidP="00241ACD">
                            <w:pPr>
                              <w:pStyle w:val="RSCF02FootnotestoTitleAuthors"/>
                            </w:pPr>
                            <w:r w:rsidRPr="00241ACD">
                              <w:t>Electronic Supplementary Information (ESI) available: [</w:t>
                            </w:r>
                            <w:r>
                              <w:t>addition TRIR spectra and collated xyz coordinates, energies and vibrational modes from the DFT calculation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72A4CEB"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" o:allowincell="f" o:allowoverlap="f" stroked="f">
                <o:lock v:ext="edit" aspectratio="t"/>
                <v:textbox style="mso-fit-shape-to-text:t" inset="0,1mm,0,1mm">
                  <w:txbxContent>
                    <w:p w14:paraId="46397211" w14:textId="52C70367" w:rsidR="00B64F9E" w:rsidRPr="00DD685A" w:rsidRDefault="00B64F9E" w:rsidP="00DD685A">
                      <w:pPr>
                        <w:pStyle w:val="RSCF01FootnoteAuthorAddress"/>
                      </w:pPr>
                      <w:r w:rsidRPr="00DD685A">
                        <w:t xml:space="preserve"> Department of Chemistry, University of York, Heslington, York, YO10 5DD</w:t>
                      </w:r>
                    </w:p>
                    <w:p w14:paraId="36E747E8" w14:textId="629FB338" w:rsidR="00B64F9E" w:rsidRPr="00C405FD" w:rsidRDefault="00B64F9E" w:rsidP="00DD685A">
                      <w:pPr>
                        <w:pStyle w:val="RSCF01FootnoteAuthorAddress"/>
                      </w:pPr>
                      <w:r w:rsidRPr="00DD685A">
                        <w:t>Central Laser Facility, STFC Rutherford Appleton Laboratory, Harwell Campus, Didcot, Oxfordshire, OX11 0QX, UK.</w:t>
                      </w:r>
                    </w:p>
                    <w:p w14:paraId="01F73A67" w14:textId="21D09B29" w:rsidR="00B64F9E" w:rsidRPr="00241ACD" w:rsidRDefault="00B64F9E" w:rsidP="00241ACD">
                      <w:pPr>
                        <w:pStyle w:val="RSCF02FootnotestoTitleAuthors"/>
                      </w:pPr>
                      <w:r w:rsidRPr="00241ACD">
                        <w:t>Electronic Supplementary Information (ESI) available: [</w:t>
                      </w:r>
                      <w:r>
                        <w:t>addition TRIR spectra and collated xyz coordinates, energies and vibrational modes from the DFT calculations</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0A10B63C" w14:textId="77777777" w:rsidR="00F62C8B" w:rsidRPr="00270DD5" w:rsidRDefault="00F62C8B" w:rsidP="004C531E">
      <w:pPr>
        <w:pStyle w:val="RSCM01ReceivedAccepted"/>
      </w:pPr>
      <w:r w:rsidRPr="00270DD5">
        <w:t>Accepted 00th January 20</w:t>
      </w:r>
      <w:r w:rsidR="00F15F90" w:rsidRPr="00270DD5">
        <w:t>xx</w:t>
      </w:r>
    </w:p>
    <w:p w14:paraId="3E2BCC33" w14:textId="77777777" w:rsidR="00F62C8B" w:rsidRPr="00794787" w:rsidRDefault="00F62C8B" w:rsidP="004C531E">
      <w:pPr>
        <w:pStyle w:val="RSCM02DOI"/>
      </w:pPr>
      <w:r w:rsidRPr="00794787">
        <w:t>DOI: 10.1039/x0xx00000x</w:t>
      </w:r>
    </w:p>
    <w:p w14:paraId="3145A768" w14:textId="77777777" w:rsidR="00A9649E" w:rsidRPr="00794787" w:rsidRDefault="00A9649E" w:rsidP="004C531E">
      <w:pPr>
        <w:pStyle w:val="RSCM03Website"/>
      </w:pPr>
    </w:p>
    <w:p w14:paraId="58340351" w14:textId="6E449E4E" w:rsidR="004414A5" w:rsidRPr="00556780" w:rsidRDefault="00F62C8B" w:rsidP="00C32EDF">
      <w:pPr>
        <w:pStyle w:val="RSCH01PaperTitle"/>
        <w:rPr>
          <w:bCs/>
        </w:rPr>
      </w:pPr>
      <w:r w:rsidRPr="004414A5">
        <w:br w:type="column"/>
      </w:r>
      <w:r w:rsidR="00556780" w:rsidRPr="00556780">
        <w:rPr>
          <w:bCs/>
        </w:rPr>
        <w:t>Time-resolved Infra-red Spectroscopy Reveals Competitive Water and Dinitrogen Coordination to a Manganese(I) Carbonyl Complex</w:t>
      </w:r>
      <w:r w:rsidR="004414A5" w:rsidRPr="00C32EDF">
        <w:t xml:space="preserve"> </w:t>
      </w:r>
    </w:p>
    <w:p w14:paraId="5E701FA7" w14:textId="68F17FBC" w:rsidR="008125A0" w:rsidRPr="008125A0" w:rsidRDefault="00556780" w:rsidP="008125A0">
      <w:pPr>
        <w:pStyle w:val="RSCB01ARTAbstract"/>
        <w:rPr>
          <w:rFonts w:cs="Times New Roman"/>
          <w:sz w:val="20"/>
          <w:vertAlign w:val="superscript"/>
        </w:rPr>
      </w:pPr>
      <w:r w:rsidRPr="00556780">
        <w:rPr>
          <w:rFonts w:cs="Times New Roman"/>
          <w:sz w:val="20"/>
        </w:rPr>
        <w:t>Jonathan B. Eastwood,</w:t>
      </w:r>
      <w:r w:rsidRPr="00556780">
        <w:rPr>
          <w:rFonts w:cs="Times New Roman"/>
          <w:sz w:val="20"/>
          <w:vertAlign w:val="superscript"/>
        </w:rPr>
        <w:t>a</w:t>
      </w:r>
      <w:r w:rsidRPr="00556780">
        <w:rPr>
          <w:rFonts w:cs="Times New Roman"/>
          <w:sz w:val="20"/>
        </w:rPr>
        <w:t xml:space="preserve"> L. Anders Hammarback,</w:t>
      </w:r>
      <w:r w:rsidRPr="00556780">
        <w:rPr>
          <w:rFonts w:cs="Times New Roman"/>
          <w:sz w:val="20"/>
          <w:vertAlign w:val="superscript"/>
        </w:rPr>
        <w:t>a</w:t>
      </w:r>
      <w:r w:rsidRPr="00556780">
        <w:rPr>
          <w:rFonts w:cs="Times New Roman"/>
          <w:sz w:val="20"/>
        </w:rPr>
        <w:t xml:space="preserve"> Matthew T. McRobie,</w:t>
      </w:r>
      <w:r w:rsidRPr="00556780">
        <w:rPr>
          <w:rFonts w:cs="Times New Roman"/>
          <w:sz w:val="20"/>
          <w:vertAlign w:val="superscript"/>
        </w:rPr>
        <w:t>a</w:t>
      </w:r>
      <w:r w:rsidRPr="00556780">
        <w:rPr>
          <w:rFonts w:cs="Times New Roman"/>
          <w:sz w:val="20"/>
        </w:rPr>
        <w:t xml:space="preserve"> Ian P. Clark,</w:t>
      </w:r>
      <w:r w:rsidRPr="00556780">
        <w:rPr>
          <w:rFonts w:cs="Times New Roman"/>
          <w:sz w:val="20"/>
          <w:vertAlign w:val="superscript"/>
        </w:rPr>
        <w:t>b</w:t>
      </w:r>
      <w:r w:rsidRPr="00556780">
        <w:rPr>
          <w:rFonts w:cs="Times New Roman"/>
          <w:sz w:val="20"/>
        </w:rPr>
        <w:t xml:space="preserve"> Michael Towrie,</w:t>
      </w:r>
      <w:r w:rsidRPr="00556780">
        <w:rPr>
          <w:rFonts w:cs="Times New Roman"/>
          <w:sz w:val="20"/>
          <w:vertAlign w:val="superscript"/>
        </w:rPr>
        <w:t>b</w:t>
      </w:r>
      <w:r w:rsidRPr="00556780">
        <w:rPr>
          <w:rFonts w:cs="Times New Roman"/>
          <w:sz w:val="20"/>
        </w:rPr>
        <w:t xml:space="preserve"> Ian. J. S. Fairlamb</w:t>
      </w:r>
      <w:r w:rsidRPr="00556780">
        <w:rPr>
          <w:rFonts w:cs="Times New Roman"/>
          <w:sz w:val="20"/>
          <w:vertAlign w:val="superscript"/>
        </w:rPr>
        <w:t>a,*</w:t>
      </w:r>
      <w:r w:rsidRPr="00556780">
        <w:rPr>
          <w:rFonts w:cs="Times New Roman"/>
          <w:sz w:val="20"/>
        </w:rPr>
        <w:t xml:space="preserve"> and Jason M. Lynam</w:t>
      </w:r>
      <w:r w:rsidRPr="00556780">
        <w:rPr>
          <w:rFonts w:cs="Times New Roman"/>
          <w:sz w:val="20"/>
          <w:vertAlign w:val="superscript"/>
        </w:rPr>
        <w:t>a,*</w:t>
      </w:r>
    </w:p>
    <w:p w14:paraId="695B1472" w14:textId="2F98019F" w:rsidR="00556780" w:rsidRPr="00556780" w:rsidRDefault="00556780" w:rsidP="00556780">
      <w:pPr>
        <w:pStyle w:val="RSCB01ARTAbstract"/>
      </w:pPr>
      <w:r w:rsidRPr="00556780">
        <w:t>Time-resolved infra-red (TRIR) spectroscopy has been used to demonstrate that</w:t>
      </w:r>
      <w:r w:rsidRPr="00556780">
        <w:rPr>
          <w:b/>
          <w:bCs/>
        </w:rPr>
        <w:t xml:space="preserve"> </w:t>
      </w:r>
      <w:r w:rsidRPr="00556780">
        <w:t>photolysis of [Mn(C^N)(CO)</w:t>
      </w:r>
      <w:r w:rsidRPr="00556780">
        <w:rPr>
          <w:vertAlign w:val="subscript"/>
        </w:rPr>
        <w:t>4</w:t>
      </w:r>
      <w:r w:rsidRPr="00556780">
        <w:t xml:space="preserve">] (C^N = </w:t>
      </w:r>
      <w:r w:rsidRPr="00556780">
        <w:rPr>
          <w:i/>
          <w:iCs/>
        </w:rPr>
        <w:t>bis-</w:t>
      </w:r>
      <w:r w:rsidRPr="00556780">
        <w:t xml:space="preserve">(4‐methoxyphenyl)methanimine) in heptane solution results in ultra-fast CO dissociation and ultimate formation of a rare Mn-containing dinitrogen complex </w:t>
      </w:r>
      <w:r w:rsidR="0021289F" w:rsidRPr="00556780">
        <w:rPr>
          <w:i/>
          <w:iCs/>
        </w:rPr>
        <w:t>fac</w:t>
      </w:r>
      <w:r w:rsidRPr="00556780">
        <w:t>-[Mn(C^N)(CO)</w:t>
      </w:r>
      <w:r w:rsidRPr="00556780">
        <w:rPr>
          <w:vertAlign w:val="subscript"/>
        </w:rPr>
        <w:t>3</w:t>
      </w:r>
      <w:r w:rsidRPr="00556780">
        <w:t>(N</w:t>
      </w:r>
      <w:r w:rsidRPr="00556780">
        <w:rPr>
          <w:vertAlign w:val="subscript"/>
        </w:rPr>
        <w:t>2</w:t>
      </w:r>
      <w:r w:rsidRPr="00556780">
        <w:t>)] with a diagnostic stretching mode for a terminal-bound N≡N ligand at 2249 cm</w:t>
      </w:r>
      <w:r w:rsidRPr="00556780">
        <w:rPr>
          <w:vertAlign w:val="superscript"/>
        </w:rPr>
        <w:t>-1</w:t>
      </w:r>
      <w:r w:rsidRPr="00556780">
        <w:t>. An isotopic shift to 2174 cm</w:t>
      </w:r>
      <w:r w:rsidRPr="00556780">
        <w:rPr>
          <w:vertAlign w:val="superscript"/>
        </w:rPr>
        <w:t>-1</w:t>
      </w:r>
      <w:r w:rsidRPr="00556780">
        <w:t xml:space="preserve"> was observed when the reaction was performed under </w:t>
      </w:r>
      <w:r w:rsidRPr="00556780">
        <w:rPr>
          <w:vertAlign w:val="superscript"/>
        </w:rPr>
        <w:t>15</w:t>
      </w:r>
      <w:r w:rsidRPr="00556780">
        <w:t>N</w:t>
      </w:r>
      <w:r w:rsidRPr="00556780">
        <w:rPr>
          <w:vertAlign w:val="subscript"/>
        </w:rPr>
        <w:t>2</w:t>
      </w:r>
      <w:r w:rsidRPr="00556780">
        <w:t xml:space="preserve"> and the band was not present when the experiment was undertaken under an atmosphere of argon, reinforcing this assignment. An intermediate solvent complex  </w:t>
      </w:r>
      <w:r w:rsidRPr="00556780">
        <w:rPr>
          <w:i/>
          <w:iCs/>
        </w:rPr>
        <w:t>fac</w:t>
      </w:r>
      <w:r w:rsidRPr="00556780">
        <w:t>-[Mn(C^N)(CO)</w:t>
      </w:r>
      <w:r w:rsidRPr="00556780">
        <w:rPr>
          <w:vertAlign w:val="subscript"/>
        </w:rPr>
        <w:t>3</w:t>
      </w:r>
      <w:r w:rsidRPr="00556780">
        <w:t xml:space="preserve">(heptane)] was identified which is formed in less than </w:t>
      </w:r>
      <w:r w:rsidR="00503507">
        <w:t>2</w:t>
      </w:r>
      <w:r w:rsidR="00503507" w:rsidRPr="00556780">
        <w:t xml:space="preserve"> </w:t>
      </w:r>
      <w:r w:rsidRPr="00556780">
        <w:t>ps, indicating that CO-release occurs on an ultra-fast timescale. The heptane ligand is labile and is readily displaced by both N</w:t>
      </w:r>
      <w:r w:rsidRPr="00556780">
        <w:rPr>
          <w:vertAlign w:val="subscript"/>
        </w:rPr>
        <w:t>2</w:t>
      </w:r>
      <w:r w:rsidRPr="00556780">
        <w:t xml:space="preserve"> and water to give </w:t>
      </w:r>
      <w:r w:rsidRPr="00556780">
        <w:rPr>
          <w:i/>
          <w:iCs/>
        </w:rPr>
        <w:t>fac</w:t>
      </w:r>
      <w:r w:rsidRPr="00556780">
        <w:t>-[Mn(C^N)(CO)</w:t>
      </w:r>
      <w:r w:rsidRPr="00556780">
        <w:rPr>
          <w:vertAlign w:val="subscript"/>
        </w:rPr>
        <w:t>3</w:t>
      </w:r>
      <w:r w:rsidRPr="00556780">
        <w:t>(N</w:t>
      </w:r>
      <w:r w:rsidRPr="00556780">
        <w:rPr>
          <w:vertAlign w:val="subscript"/>
        </w:rPr>
        <w:t>2</w:t>
      </w:r>
      <w:r w:rsidRPr="00556780">
        <w:t xml:space="preserve">)] and </w:t>
      </w:r>
      <w:r w:rsidRPr="00556780">
        <w:rPr>
          <w:i/>
          <w:iCs/>
        </w:rPr>
        <w:t>fac</w:t>
      </w:r>
      <w:r w:rsidRPr="00556780">
        <w:t>-[Mn(C^N)(CO)</w:t>
      </w:r>
      <w:r w:rsidRPr="00556780">
        <w:rPr>
          <w:vertAlign w:val="subscript"/>
        </w:rPr>
        <w:t>3</w:t>
      </w:r>
      <w:r w:rsidRPr="00556780">
        <w:t>(OH</w:t>
      </w:r>
      <w:r w:rsidRPr="00556780">
        <w:rPr>
          <w:vertAlign w:val="subscript"/>
        </w:rPr>
        <w:t>2</w:t>
      </w:r>
      <w:r w:rsidRPr="00556780">
        <w:t xml:space="preserve">)] respectively.  The </w:t>
      </w:r>
      <w:r w:rsidRPr="00556780">
        <w:rPr>
          <w:i/>
          <w:iCs/>
        </w:rPr>
        <w:t>fac</w:t>
      </w:r>
      <w:r w:rsidRPr="00556780">
        <w:t>-[Mn(C^N)(CO)</w:t>
      </w:r>
      <w:r w:rsidRPr="00556780">
        <w:rPr>
          <w:vertAlign w:val="subscript"/>
        </w:rPr>
        <w:t>3</w:t>
      </w:r>
      <w:r w:rsidRPr="00556780">
        <w:t>(heptane)] framework showed a significant affinity for N</w:t>
      </w:r>
      <w:r w:rsidRPr="00556780">
        <w:rPr>
          <w:vertAlign w:val="subscript"/>
        </w:rPr>
        <w:t>2</w:t>
      </w:r>
      <w:r w:rsidR="0021289F">
        <w:t>,</w:t>
      </w:r>
      <w:r w:rsidRPr="00556780">
        <w:t xml:space="preserve"> as performing the reaction under air produced significant amounts of </w:t>
      </w:r>
      <w:r w:rsidRPr="00556780">
        <w:rPr>
          <w:i/>
          <w:iCs/>
        </w:rPr>
        <w:t>fac</w:t>
      </w:r>
      <w:r w:rsidRPr="00556780">
        <w:t>-[Mn(C^N)(CO)</w:t>
      </w:r>
      <w:r w:rsidRPr="00556780">
        <w:rPr>
          <w:vertAlign w:val="subscript"/>
        </w:rPr>
        <w:t>3</w:t>
      </w:r>
      <w:r w:rsidRPr="00556780">
        <w:t>(N</w:t>
      </w:r>
      <w:r w:rsidRPr="00556780">
        <w:rPr>
          <w:vertAlign w:val="subscript"/>
        </w:rPr>
        <w:t>2</w:t>
      </w:r>
      <w:r w:rsidRPr="00556780">
        <w:t>)]. Kinetic analysis reveals that the substitution of heptane by N</w:t>
      </w:r>
      <w:r w:rsidRPr="00556780">
        <w:rPr>
          <w:vertAlign w:val="subscript"/>
        </w:rPr>
        <w:t>2</w:t>
      </w:r>
      <w:r w:rsidRPr="00556780">
        <w:t xml:space="preserve"> </w:t>
      </w:r>
      <w:r w:rsidR="0021289F">
        <w:t>(</w:t>
      </w:r>
      <w:r w:rsidRPr="00556780">
        <w:rPr>
          <w:i/>
          <w:iCs/>
        </w:rPr>
        <w:t xml:space="preserve">k = </w:t>
      </w:r>
      <w:r w:rsidRPr="00556780">
        <w:t>(1.028 ± 0.004) × 10</w:t>
      </w:r>
      <w:r w:rsidRPr="00556780">
        <w:rPr>
          <w:vertAlign w:val="superscript"/>
        </w:rPr>
        <w:t>9</w:t>
      </w:r>
      <w:r w:rsidRPr="00556780">
        <w:t xml:space="preserve"> mol</w:t>
      </w:r>
      <w:r w:rsidRPr="00556780">
        <w:rPr>
          <w:vertAlign w:val="superscript"/>
        </w:rPr>
        <w:t>-1</w:t>
      </w:r>
      <w:r w:rsidRPr="00556780">
        <w:t xml:space="preserve"> dm</w:t>
      </w:r>
      <w:r w:rsidRPr="00556780">
        <w:rPr>
          <w:vertAlign w:val="superscript"/>
        </w:rPr>
        <w:t>3</w:t>
      </w:r>
      <w:r w:rsidRPr="00556780">
        <w:t xml:space="preserve"> s</w:t>
      </w:r>
      <w:r w:rsidRPr="00556780">
        <w:rPr>
          <w:vertAlign w:val="superscript"/>
        </w:rPr>
        <w:t>-1</w:t>
      </w:r>
      <w:r w:rsidR="0021289F" w:rsidRPr="0021289F">
        <w:t>)</w:t>
      </w:r>
      <w:r w:rsidRPr="00556780">
        <w:t>, and</w:t>
      </w:r>
      <w:r w:rsidRPr="00556780">
        <w:rPr>
          <w:vertAlign w:val="subscript"/>
        </w:rPr>
        <w:t xml:space="preserve"> </w:t>
      </w:r>
      <w:r w:rsidRPr="00556780">
        <w:t>H</w:t>
      </w:r>
      <w:r w:rsidRPr="00556780">
        <w:rPr>
          <w:vertAlign w:val="subscript"/>
        </w:rPr>
        <w:t>2</w:t>
      </w:r>
      <w:r w:rsidRPr="00556780">
        <w:t xml:space="preserve">O is competitive on fast (&lt; 1 </w:t>
      </w:r>
      <w:r w:rsidR="004469AD" w:rsidRPr="004469AD">
        <w:rPr>
          <w:rFonts w:ascii="Symbol" w:hAnsi="Symbol"/>
        </w:rPr>
        <w:t></w:t>
      </w:r>
      <w:r w:rsidRPr="00556780">
        <w:t>s) time scales. The binding of water is reversible and, under an atmosphere of N</w:t>
      </w:r>
      <w:r w:rsidRPr="00556780">
        <w:rPr>
          <w:vertAlign w:val="subscript"/>
        </w:rPr>
        <w:t>2</w:t>
      </w:r>
      <w:r w:rsidRPr="00556780">
        <w:t xml:space="preserve">, some </w:t>
      </w:r>
      <w:r w:rsidRPr="00556780">
        <w:rPr>
          <w:i/>
          <w:iCs/>
        </w:rPr>
        <w:t>fac</w:t>
      </w:r>
      <w:r w:rsidRPr="00556780">
        <w:t>-[Mn(C^N)(CO)</w:t>
      </w:r>
      <w:r w:rsidRPr="00556780">
        <w:rPr>
          <w:vertAlign w:val="subscript"/>
        </w:rPr>
        <w:t>3</w:t>
      </w:r>
      <w:r w:rsidRPr="00556780">
        <w:t>(OH</w:t>
      </w:r>
      <w:r w:rsidRPr="00556780">
        <w:rPr>
          <w:vertAlign w:val="subscript"/>
        </w:rPr>
        <w:t>2</w:t>
      </w:r>
      <w:r w:rsidRPr="00556780">
        <w:t xml:space="preserve">)] converts to </w:t>
      </w:r>
      <w:r w:rsidRPr="00556780">
        <w:rPr>
          <w:i/>
          <w:iCs/>
        </w:rPr>
        <w:t>fac</w:t>
      </w:r>
      <w:r w:rsidRPr="00556780">
        <w:t>-[Mn(C^N)(CO)</w:t>
      </w:r>
      <w:r w:rsidRPr="00556780">
        <w:rPr>
          <w:vertAlign w:val="subscript"/>
        </w:rPr>
        <w:t>3</w:t>
      </w:r>
      <w:r w:rsidRPr="00556780">
        <w:t>(N</w:t>
      </w:r>
      <w:r w:rsidRPr="00556780">
        <w:rPr>
          <w:vertAlign w:val="subscript"/>
        </w:rPr>
        <w:t>2</w:t>
      </w:r>
      <w:r w:rsidRPr="00556780">
        <w:t xml:space="preserve">)]. </w:t>
      </w:r>
    </w:p>
    <w:p w14:paraId="0E7B32B9" w14:textId="0A306CC7" w:rsidR="00556780" w:rsidRPr="00FA2DA2" w:rsidRDefault="00556780" w:rsidP="00FA2DA2">
      <w:pPr>
        <w:pStyle w:val="RSCB01ARTAbstract"/>
        <w:sectPr w:rsidR="00556780"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6D2C6B6A" w14:textId="3FFD31E2" w:rsidR="00556780" w:rsidRPr="00556780" w:rsidRDefault="00F379E3" w:rsidP="00556780">
      <w:pPr>
        <w:pStyle w:val="RSCB06BHeadingSub-Section"/>
        <w:rPr>
          <w:bCs/>
          <w:sz w:val="24"/>
        </w:rPr>
      </w:pPr>
      <w:r w:rsidRPr="00F379E3">
        <w:rPr>
          <w:noProof/>
        </w:rPr>
        <w:drawing>
          <wp:anchor distT="0" distB="0" distL="114300" distR="114300" simplePos="0" relativeHeight="251679744" behindDoc="0" locked="0" layoutInCell="1" allowOverlap="1" wp14:anchorId="2CCCBA7F" wp14:editId="2E47A2E4">
            <wp:simplePos x="0" y="0"/>
            <wp:positionH relativeFrom="column">
              <wp:posOffset>3671923</wp:posOffset>
            </wp:positionH>
            <wp:positionV relativeFrom="paragraph">
              <wp:posOffset>0</wp:posOffset>
            </wp:positionV>
            <wp:extent cx="2840400" cy="2869200"/>
            <wp:effectExtent l="0" t="0" r="4445" b="127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840400" cy="2869200"/>
                    </a:xfrm>
                    <a:prstGeom prst="rect">
                      <a:avLst/>
                    </a:prstGeom>
                  </pic:spPr>
                </pic:pic>
              </a:graphicData>
            </a:graphic>
            <wp14:sizeRelH relativeFrom="margin">
              <wp14:pctWidth>0</wp14:pctWidth>
            </wp14:sizeRelH>
            <wp14:sizeRelV relativeFrom="margin">
              <wp14:pctHeight>0</wp14:pctHeight>
            </wp14:sizeRelV>
          </wp:anchor>
        </w:drawing>
      </w:r>
      <w:r w:rsidR="00556780" w:rsidRPr="00556780">
        <w:rPr>
          <w:bCs/>
          <w:sz w:val="24"/>
        </w:rPr>
        <w:t>Introduction</w:t>
      </w:r>
    </w:p>
    <w:p w14:paraId="7CE47E8C" w14:textId="32105A1C" w:rsidR="00F52E9E" w:rsidRDefault="00F52E9E" w:rsidP="00F52E9E">
      <w:pPr>
        <w:pStyle w:val="RSCB02ArticleText"/>
      </w:pPr>
      <w:r>
        <w:t>Coordination of dinitrogen to transition metals plays an important role in N</w:t>
      </w:r>
      <w:r w:rsidRPr="00DA5859">
        <w:rPr>
          <w:vertAlign w:val="subscript"/>
        </w:rPr>
        <w:t>2</w:t>
      </w:r>
      <w:r>
        <w:t xml:space="preserve"> fixation</w:t>
      </w:r>
      <w:r w:rsidR="0021289F">
        <w:t>. B</w:t>
      </w:r>
      <w:r>
        <w:t>inding enhances the reactivity of the coordinated ligand, ameliorating the low kinetic reactivity dictated by the strong N</w:t>
      </w:r>
      <w:r w:rsidRPr="00FC1BD6">
        <w:rPr>
          <w:rFonts w:eastAsia="Arial Unicode MS" w:cstheme="minorHAnsi"/>
        </w:rPr>
        <w:t>≡</w:t>
      </w:r>
      <w:r>
        <w:t>N bond.</w:t>
      </w:r>
      <w:r>
        <w:fldChar w:fldCharType="begin"/>
      </w:r>
      <w:r>
        <w:instrText xml:space="preserve"> ADDIN EN.CITE &lt;EndNote&gt;&lt;Cite&gt;&lt;Author&gt;Tanabe&lt;/Author&gt;&lt;Year&gt;2019&lt;/Year&gt;&lt;RecNum&gt;1854&lt;/RecNum&gt;&lt;DisplayText&gt;&lt;style face="superscript"&gt;1&lt;/style&gt;&lt;/DisplayText&gt;&lt;record&gt;&lt;rec-number&gt;1854&lt;/rec-number&gt;&lt;foreign-keys&gt;&lt;key app="EN" db-id="05s5rdrx1e5ae0ed5p0v5fe7ea2wsfzps9tf" timestamp="1577007383"&gt;1854&lt;/key&gt;&lt;/foreign-keys&gt;&lt;ref-type name="Book"&gt;6&lt;/ref-type&gt;&lt;contributors&gt;&lt;authors&gt;&lt;author&gt;Tanabe, Yoshiaki&lt;/author&gt;&lt;author&gt;Nishibayashi, Y.&lt;/author&gt;&lt;/authors&gt;&lt;/contributors&gt;&lt;titles&gt;&lt;title&gt;Overviews of the Preparation and Reactivity of Transition Metal–Dinitrogen Complexes&lt;/title&gt;&lt;secondary-title&gt;Transition Metal‐Dinitrogen Complexes&lt;/secondary-title&gt;&lt;/titles&gt;&lt;pages&gt;1-77&lt;/pages&gt;&lt;dates&gt;&lt;year&gt;2019&lt;/year&gt;&lt;/dates&gt;&lt;pub-location&gt;Weinheim&lt;/pub-location&gt;&lt;publisher&gt;Wiley-VCH&lt;/publisher&gt;&lt;isbn&gt;978-3-527-34425-3&lt;/isbn&gt;&lt;urls&gt;&lt;related-urls&gt;&lt;url&gt;https://onlinelibrary.wiley.com/doi/abs/10.1002/9783527344260.ch1&lt;/url&gt;&lt;/related-urls&gt;&lt;/urls&gt;&lt;electronic-resource-num&gt;10.1002/9783527344260.ch1&lt;/electronic-resource-num&gt;&lt;/record&gt;&lt;/Cite&gt;&lt;/EndNote&gt;</w:instrText>
      </w:r>
      <w:r>
        <w:fldChar w:fldCharType="separate"/>
      </w:r>
      <w:r w:rsidRPr="00464CEC">
        <w:rPr>
          <w:noProof/>
          <w:vertAlign w:val="superscript"/>
        </w:rPr>
        <w:t>1</w:t>
      </w:r>
      <w:r>
        <w:fldChar w:fldCharType="end"/>
      </w:r>
      <w:r>
        <w:t xml:space="preserve"> In addition there has been recent interest in the transition metal-catalysed use of ammonia as an energy carrier and the ruthenium-catalysed conversion of NH</w:t>
      </w:r>
      <w:r w:rsidRPr="00E27EFD">
        <w:rPr>
          <w:vertAlign w:val="subscript"/>
        </w:rPr>
        <w:t>3</w:t>
      </w:r>
      <w:r>
        <w:t xml:space="preserve"> to N</w:t>
      </w:r>
      <w:r w:rsidRPr="00E27EFD">
        <w:rPr>
          <w:vertAlign w:val="subscript"/>
        </w:rPr>
        <w:t>2</w:t>
      </w:r>
      <w:r>
        <w:t xml:space="preserve"> has recently been reported.</w:t>
      </w:r>
      <w:r>
        <w:fldChar w:fldCharType="begin"/>
      </w:r>
      <w:r>
        <w:instrText xml:space="preserve"> ADDIN EN.CITE &lt;EndNote&gt;&lt;Cite&gt;&lt;Author&gt;Nakajima&lt;/Author&gt;&lt;Year&gt;2019&lt;/Year&gt;&lt;RecNum&gt;1841&lt;/RecNum&gt;&lt;DisplayText&gt;&lt;style face="superscript"&gt;2&lt;/style&gt;&lt;/DisplayText&gt;&lt;record&gt;&lt;rec-number&gt;1841&lt;/rec-number&gt;&lt;foreign-keys&gt;&lt;key app="EN" db-id="05s5rdrx1e5ae0ed5p0v5fe7ea2wsfzps9tf" timestamp="1574671710"&gt;1841&lt;/key&gt;&lt;/foreign-keys&gt;&lt;ref-type name="Journal Article"&gt;17&lt;/ref-type&gt;&lt;contributors&gt;&lt;authors&gt;&lt;author&gt;Nakajima, Kazunari&lt;/author&gt;&lt;author&gt;Toda, Hiroki&lt;/author&gt;&lt;author&gt;Sakata, Ken&lt;/author&gt;&lt;author&gt;Nishibayashi, Yoshiaki&lt;/author&gt;&lt;/authors&gt;&lt;/contributors&gt;&lt;titles&gt;&lt;title&gt;Ruthenium-catalysed oxidative conversion of ammonia into dinitrogen&lt;/title&gt;&lt;secondary-title&gt;Nature Chemistry&lt;/secondary-title&gt;&lt;/titles&gt;&lt;pages&gt;702-709&lt;/pages&gt;&lt;volume&gt;11&lt;/volume&gt;&lt;number&gt;8&lt;/number&gt;&lt;dates&gt;&lt;year&gt;2019&lt;/year&gt;&lt;pub-dates&gt;&lt;date&gt;2019/08/01&lt;/date&gt;&lt;/pub-dates&gt;&lt;/dates&gt;&lt;isbn&gt;1755-4349&lt;/isbn&gt;&lt;urls&gt;&lt;related-urls&gt;&lt;url&gt;https://doi.org/10.1038/s41557-019-0293-y&lt;/url&gt;&lt;url&gt;https://www.nature.com/articles/s41557-019-0293-y.pdf&lt;/url&gt;&lt;/related-urls&gt;&lt;/urls&gt;&lt;electronic-resource-num&gt;10.1038/s41557-019-0293-y&lt;/electronic-resource-num&gt;&lt;/record&gt;&lt;/Cite&gt;&lt;/EndNote&gt;</w:instrText>
      </w:r>
      <w:r>
        <w:fldChar w:fldCharType="separate"/>
      </w:r>
      <w:r w:rsidRPr="00464CEC">
        <w:rPr>
          <w:noProof/>
          <w:vertAlign w:val="superscript"/>
        </w:rPr>
        <w:t>2</w:t>
      </w:r>
      <w:r>
        <w:fldChar w:fldCharType="end"/>
      </w:r>
      <w:r>
        <w:t xml:space="preserve"> </w:t>
      </w:r>
      <w:r w:rsidR="0021289F">
        <w:t>Moreo</w:t>
      </w:r>
      <w:r w:rsidR="00583132">
        <w:t>v</w:t>
      </w:r>
      <w:r w:rsidR="0021289F">
        <w:t>er, t</w:t>
      </w:r>
      <w:r>
        <w:t xml:space="preserve">his process also relies on the ultimate formation </w:t>
      </w:r>
      <w:r w:rsidRPr="00C6685C">
        <w:t xml:space="preserve">of a dinitrogen </w:t>
      </w:r>
      <w:r>
        <w:t>complex.  It is therefore unsurprising that there have been concerted and detailed studies of the synthesis and reactivity of transition metal dinitrogen complexes. Inspired by the active site of the nitrogenase enzyme, there has been a particular focus on dinitrogen complexes of Group 6 metals and molecular species able to catalytically convert N</w:t>
      </w:r>
      <w:r w:rsidRPr="00286C60">
        <w:rPr>
          <w:vertAlign w:val="subscript"/>
        </w:rPr>
        <w:t>2</w:t>
      </w:r>
      <w:r>
        <w:t xml:space="preserve"> to NH</w:t>
      </w:r>
      <w:r w:rsidRPr="00286C60">
        <w:rPr>
          <w:vertAlign w:val="subscript"/>
        </w:rPr>
        <w:t>3</w:t>
      </w:r>
      <w:r>
        <w:t xml:space="preserve"> </w:t>
      </w:r>
      <w:r w:rsidRPr="00C6685C">
        <w:t>have been reported.</w:t>
      </w:r>
      <w:r w:rsidRPr="00464CEC">
        <w:rPr>
          <w:vertAlign w:val="superscript"/>
        </w:rPr>
        <w:fldChar w:fldCharType="begin"/>
      </w:r>
      <w:r>
        <w:rPr>
          <w:vertAlign w:val="superscript"/>
        </w:rPr>
        <w:instrText xml:space="preserve"> ADDIN EN.CITE &lt;EndNote&gt;&lt;Cite&gt;&lt;Author&gt;Khoenkhoen&lt;/Author&gt;&lt;Year&gt;2015&lt;/Year&gt;&lt;RecNum&gt;1835&lt;/RecNum&gt;&lt;DisplayText&gt;&lt;style face="superscript"&gt;3&lt;/style&gt;&lt;/DisplayText&gt;&lt;record&gt;&lt;rec-number&gt;1835&lt;/rec-number&gt;&lt;foreign-keys&gt;&lt;key app="EN" db-id="05s5rdrx1e5ae0ed5p0v5fe7ea2wsfzps9tf" timestamp="1573720794"&gt;1835&lt;/key&gt;&lt;/foreign-keys&gt;&lt;ref-type name="Journal Article"&gt;17&lt;/ref-type&gt;&lt;contributors&gt;&lt;authors&gt;&lt;author&gt;Khoenkhoen, Nitesh&lt;/author&gt;&lt;author&gt;de Bruin, Bas&lt;/author&gt;&lt;author&gt;Reek, Joost N. H.&lt;/author&gt;&lt;author&gt;Dzik, Wojciech I.&lt;/author&gt;&lt;/authors&gt;&lt;/contributors&gt;&lt;titles&gt;&lt;title&gt;Reactivity of Dinitrogen Bound to Mid- and Late-Transition-Metal Centers&lt;/title&gt;&lt;secondary-title&gt;European Journal of Inorganic Chemistry&lt;/secondary-title&gt;&lt;/titles&gt;&lt;periodical&gt;&lt;full-title&gt;European Journal of Inorganic Chemistry&lt;/full-title&gt;&lt;abbr-1&gt;Eur. J. Inorg. Chem.&lt;/abbr-1&gt;&lt;abbr-2&gt;Eur J Inorg Chem&lt;/abbr-2&gt;&lt;/periodical&gt;&lt;pages&gt;567-598&lt;/pages&gt;&lt;volume&gt;2015&lt;/volume&gt;&lt;number&gt;4&lt;/number&gt;&lt;dates&gt;&lt;year&gt;2015&lt;/year&gt;&lt;/dates&gt;&lt;isbn&gt;1434-1948&lt;/isbn&gt;&lt;urls&gt;&lt;related-urls&gt;&lt;url&gt;https://onlinelibrary.wiley.com/doi/abs/10.1002/ejic.201403041&lt;/url&gt;&lt;url&gt;https://onlinelibrary.wiley.com/doi/full/10.1002/ejic.201403041&lt;/url&gt;&lt;/related-urls&gt;&lt;/urls&gt;&lt;electronic-resource-num&gt;10.1002/ejic.201403041&lt;/electronic-resource-num&gt;&lt;/record&gt;&lt;/Cite&gt;&lt;/EndNote&gt;</w:instrText>
      </w:r>
      <w:r w:rsidRPr="00464CEC">
        <w:rPr>
          <w:vertAlign w:val="superscript"/>
        </w:rPr>
        <w:fldChar w:fldCharType="separate"/>
      </w:r>
      <w:r>
        <w:rPr>
          <w:noProof/>
          <w:vertAlign w:val="superscript"/>
        </w:rPr>
        <w:t>3</w:t>
      </w:r>
      <w:r w:rsidRPr="00464CEC">
        <w:rPr>
          <w:vertAlign w:val="superscript"/>
        </w:rPr>
        <w:fldChar w:fldCharType="end"/>
      </w:r>
      <w:r>
        <w:t xml:space="preserve"> There are also many examples of dinitrogen complexes from Groups </w:t>
      </w:r>
      <w:r w:rsidRPr="00C6685C">
        <w:t>4, 5 and 8 which</w:t>
      </w:r>
      <w:r>
        <w:t xml:space="preserve"> have provided insight into the different binding modes that N</w:t>
      </w:r>
      <w:r w:rsidRPr="00A916EC">
        <w:rPr>
          <w:vertAlign w:val="subscript"/>
        </w:rPr>
        <w:t>2</w:t>
      </w:r>
      <w:r>
        <w:t xml:space="preserve"> may exhibit.</w:t>
      </w:r>
      <w:r>
        <w:fldChar w:fldCharType="begin"/>
      </w:r>
      <w:r>
        <w:instrText xml:space="preserve"> ADDIN EN.CITE &lt;EndNote&gt;&lt;Cite&gt;&lt;Author&gt;Tanabe&lt;/Author&gt;&lt;Year&gt;2019&lt;/Year&gt;&lt;RecNum&gt;1854&lt;/RecNum&gt;&lt;DisplayText&gt;&lt;style face="superscript"&gt;1&lt;/style&gt;&lt;/DisplayText&gt;&lt;record&gt;&lt;rec-number&gt;1854&lt;/rec-number&gt;&lt;foreign-keys&gt;&lt;key app="EN" db-id="05s5rdrx1e5ae0ed5p0v5fe7ea2wsfzps9tf" timestamp="1577007383"&gt;1854&lt;/key&gt;&lt;/foreign-keys&gt;&lt;ref-type name="Book"&gt;6&lt;/ref-type&gt;&lt;contributors&gt;&lt;authors&gt;&lt;author&gt;Tanabe, Yoshiaki&lt;/author&gt;&lt;author&gt;Nishibayashi, Y.&lt;/author&gt;&lt;/authors&gt;&lt;/contributors&gt;&lt;titles&gt;&lt;title&gt;Overviews of the Preparation and Reactivity of Transition Metal–Dinitrogen Complexes&lt;/title&gt;&lt;secondary-title&gt;Transition Metal‐Dinitrogen Complexes&lt;/secondary-title&gt;&lt;/titles&gt;&lt;pages&gt;1-77&lt;/pages&gt;&lt;dates&gt;&lt;year&gt;2019&lt;/year&gt;&lt;/dates&gt;&lt;pub-location&gt;Weinheim&lt;/pub-location&gt;&lt;publisher&gt;Wiley-VCH&lt;/publisher&gt;&lt;isbn&gt;978-3-527-34425-3&lt;/isbn&gt;&lt;urls&gt;&lt;related-urls&gt;&lt;url&gt;https://onlinelibrary.wiley.com/doi/abs/10.1002/9783527344260.ch1&lt;/url&gt;&lt;/related-urls&gt;&lt;/urls&gt;&lt;electronic-resource-num&gt;10.1002/9783527344260.ch1&lt;/electronic-resource-num&gt;&lt;/record&gt;&lt;/Cite&gt;&lt;/EndNote&gt;</w:instrText>
      </w:r>
      <w:r>
        <w:fldChar w:fldCharType="separate"/>
      </w:r>
      <w:r w:rsidRPr="00464CEC">
        <w:rPr>
          <w:noProof/>
          <w:vertAlign w:val="superscript"/>
        </w:rPr>
        <w:t>1</w:t>
      </w:r>
      <w:r>
        <w:fldChar w:fldCharType="end"/>
      </w:r>
    </w:p>
    <w:p w14:paraId="5C46EBDB" w14:textId="14E8FE5B" w:rsidR="0022786F" w:rsidRDefault="00F52E9E" w:rsidP="00656FDB">
      <w:pPr>
        <w:pStyle w:val="RSCB02ArticleText"/>
        <w:ind w:firstLine="284"/>
      </w:pPr>
      <w:r w:rsidRPr="00C6685C">
        <w:t>Remarkably, there are only a handful of example</w:t>
      </w:r>
      <w:r w:rsidR="0021289F">
        <w:t>s</w:t>
      </w:r>
      <w:r w:rsidRPr="00C6685C">
        <w:t xml:space="preserve"> of N</w:t>
      </w:r>
      <w:r w:rsidRPr="00C6685C">
        <w:rPr>
          <w:vertAlign w:val="subscript"/>
        </w:rPr>
        <w:t>2</w:t>
      </w:r>
      <w:r w:rsidRPr="00C6685C">
        <w:t xml:space="preserve"> complexes of the Group 7 metals.</w:t>
      </w:r>
      <w:r w:rsidRPr="00C6685C">
        <w:fldChar w:fldCharType="begin">
          <w:fldData xml:space="preserve">PEVuZE5vdGU+PENpdGU+PEF1dGhvcj5LaG9lbmtob2VuPC9BdXRob3I+PFllYXI+MjAxNTwvWWVh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=
</w:fldData>
        </w:fldChar>
      </w:r>
      <w:r>
        <w:instrText xml:space="preserve"> ADDIN EN.CITE </w:instrText>
      </w:r>
      <w:r>
        <w:fldChar w:fldCharType="begin">
          <w:fldData xml:space="preserve">PEVuZE5vdGU+PENpdGU+PEF1dGhvcj5LaG9lbmtob2VuPC9BdXRob3I+PFllYXI+MjAxNTwvWWVh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=
</w:fldData>
        </w:fldChar>
      </w:r>
      <w:r>
        <w:instrText xml:space="preserve"> ADDIN EN.CITE.DATA </w:instrText>
      </w:r>
      <w:r>
        <w:fldChar w:fldCharType="end"/>
      </w:r>
      <w:r w:rsidRPr="00C6685C">
        <w:fldChar w:fldCharType="separate"/>
      </w:r>
      <w:r w:rsidRPr="00464CEC">
        <w:rPr>
          <w:noProof/>
          <w:vertAlign w:val="superscript"/>
        </w:rPr>
        <w:t>3, 4</w:t>
      </w:r>
      <w:r w:rsidRPr="00C6685C">
        <w:fldChar w:fldCharType="end"/>
      </w:r>
      <w:r w:rsidRPr="00C6685C">
        <w:t xml:space="preserve"> Indeed the</w:t>
      </w:r>
      <w:r>
        <w:t xml:space="preserve"> limited examples of manganese dinitrogen complexes are primarily based on two structural frameworks (Figure 1). One such framework is </w:t>
      </w:r>
      <w:r w:rsidRPr="00273E82">
        <w:rPr>
          <w:i/>
          <w:iCs/>
        </w:rPr>
        <w:t>trans</w:t>
      </w:r>
      <w:r>
        <w:t>-[Mn(P-P)</w:t>
      </w:r>
      <w:r w:rsidRPr="00273E82">
        <w:rPr>
          <w:vertAlign w:val="subscript"/>
        </w:rPr>
        <w:t>2</w:t>
      </w:r>
      <w:r>
        <w:t xml:space="preserve">XY] (P-P = chelating phosphorus ligand). For example, </w:t>
      </w:r>
      <w:proofErr w:type="spellStart"/>
      <w:r>
        <w:t>Kubas</w:t>
      </w:r>
      <w:proofErr w:type="spellEnd"/>
      <w:r>
        <w:t xml:space="preserve"> demonstrated that reaction of</w:t>
      </w:r>
      <w:r w:rsidR="0021289F">
        <w:t xml:space="preserve"> N</w:t>
      </w:r>
      <w:r w:rsidR="0021289F" w:rsidRPr="0021289F">
        <w:rPr>
          <w:vertAlign w:val="subscript"/>
        </w:rPr>
        <w:t>2</w:t>
      </w:r>
      <w:r w:rsidR="0021289F">
        <w:t xml:space="preserve"> </w:t>
      </w:r>
    </w:p>
    <w:p w14:paraId="37BF741C" w14:textId="355DEC39" w:rsidR="0022786F" w:rsidRDefault="0022786F" w:rsidP="0022786F">
      <w:pPr>
        <w:pStyle w:val="RSCI04CaptiontoFigureSchemeChart"/>
      </w:pPr>
      <w:r w:rsidRPr="0022786F">
        <w:rPr>
          <w:b/>
        </w:rPr>
        <w:t xml:space="preserve">Figure 1 </w:t>
      </w:r>
      <w:r w:rsidRPr="0022786F">
        <w:t xml:space="preserve">Examples of known manganese dinitrogen compounds with NN vibrational mode frequencies, </w:t>
      </w:r>
      <w:r w:rsidRPr="0022786F">
        <w:rPr>
          <w:i/>
          <w:iCs/>
        </w:rPr>
        <w:t>a</w:t>
      </w:r>
      <w:r w:rsidRPr="0022786F">
        <w:t xml:space="preserve"> band split due to rotamers, </w:t>
      </w:r>
      <w:r w:rsidRPr="0022786F">
        <w:rPr>
          <w:i/>
          <w:iCs/>
        </w:rPr>
        <w:t xml:space="preserve">b </w:t>
      </w:r>
      <w:r w:rsidRPr="0022786F">
        <w:t xml:space="preserve">tentative assignment due to band overlap. </w:t>
      </w:r>
    </w:p>
    <w:p w14:paraId="70840ECE" w14:textId="275E19D7" w:rsidR="00F52E9E" w:rsidRDefault="0021289F" w:rsidP="0022786F">
      <w:pPr>
        <w:pStyle w:val="RSCB02ArticleText"/>
      </w:pPr>
      <w:r>
        <w:t xml:space="preserve">with </w:t>
      </w:r>
      <w:r w:rsidR="00F52E9E" w:rsidRPr="00273E82">
        <w:rPr>
          <w:i/>
          <w:iCs/>
        </w:rPr>
        <w:t>trans</w:t>
      </w:r>
      <w:r w:rsidR="00F52E9E">
        <w:t>-[Mn(CO)(</w:t>
      </w:r>
      <w:proofErr w:type="spellStart"/>
      <w:r w:rsidR="00F52E9E">
        <w:t>dppe</w:t>
      </w:r>
      <w:proofErr w:type="spellEnd"/>
      <w:r w:rsidR="00F52E9E">
        <w:t>)</w:t>
      </w:r>
      <w:r w:rsidR="00F52E9E" w:rsidRPr="00F47615">
        <w:rPr>
          <w:vertAlign w:val="subscript"/>
        </w:rPr>
        <w:t>2</w:t>
      </w:r>
      <w:r w:rsidR="00F52E9E">
        <w:t>][BAr’</w:t>
      </w:r>
      <w:r w:rsidR="00F52E9E" w:rsidRPr="00F47615">
        <w:rPr>
          <w:vertAlign w:val="subscript"/>
        </w:rPr>
        <w:t>4</w:t>
      </w:r>
      <w:r w:rsidR="00F52E9E">
        <w:t>] (</w:t>
      </w:r>
      <w:proofErr w:type="spellStart"/>
      <w:r w:rsidR="00F52E9E">
        <w:t>dppe</w:t>
      </w:r>
      <w:proofErr w:type="spellEnd"/>
      <w:r w:rsidR="00F52E9E">
        <w:t xml:space="preserve"> = 1,2-</w:t>
      </w:r>
      <w:r w:rsidR="00F52E9E" w:rsidRPr="00F47615">
        <w:rPr>
          <w:i/>
          <w:iCs/>
        </w:rPr>
        <w:t>bis</w:t>
      </w:r>
      <w:r w:rsidR="00F52E9E">
        <w:t>-(</w:t>
      </w:r>
      <w:proofErr w:type="spellStart"/>
      <w:r w:rsidR="00F52E9E">
        <w:t>diphenylphosphino</w:t>
      </w:r>
      <w:proofErr w:type="spellEnd"/>
      <w:r w:rsidR="00F52E9E">
        <w:t xml:space="preserve">)ethane, </w:t>
      </w:r>
      <w:proofErr w:type="spellStart"/>
      <w:r w:rsidR="00F52E9E">
        <w:t>Ar</w:t>
      </w:r>
      <w:proofErr w:type="spellEnd"/>
      <w:r w:rsidR="00F52E9E">
        <w:t>’ = C</w:t>
      </w:r>
      <w:r w:rsidR="00F52E9E" w:rsidRPr="00F47615">
        <w:rPr>
          <w:vertAlign w:val="subscript"/>
        </w:rPr>
        <w:t>6</w:t>
      </w:r>
      <w:r w:rsidR="00F52E9E">
        <w:t>H</w:t>
      </w:r>
      <w:r w:rsidR="00F52E9E" w:rsidRPr="00F47615">
        <w:rPr>
          <w:vertAlign w:val="subscript"/>
        </w:rPr>
        <w:t>3</w:t>
      </w:r>
      <w:r w:rsidR="00F52E9E">
        <w:t>-(3,5-CF</w:t>
      </w:r>
      <w:r w:rsidR="00F52E9E" w:rsidRPr="00F47615">
        <w:rPr>
          <w:vertAlign w:val="subscript"/>
        </w:rPr>
        <w:t>3</w:t>
      </w:r>
      <w:r w:rsidR="00F52E9E" w:rsidRPr="00F47615">
        <w:t>)</w:t>
      </w:r>
      <w:r w:rsidR="00F52E9E" w:rsidRPr="00F47615">
        <w:rPr>
          <w:vertAlign w:val="subscript"/>
        </w:rPr>
        <w:t>2</w:t>
      </w:r>
      <w:r w:rsidR="00F52E9E" w:rsidRPr="00F47615">
        <w:t>)</w:t>
      </w:r>
      <w:r w:rsidR="00F52E9E">
        <w:t>, in which the formally 16-e Mn-centre is stabilised by two C-H agostic interactions, results in the formation of [Mn(CO)(N</w:t>
      </w:r>
      <w:r w:rsidR="00F52E9E" w:rsidRPr="00F47615">
        <w:rPr>
          <w:vertAlign w:val="subscript"/>
        </w:rPr>
        <w:t>2</w:t>
      </w:r>
      <w:r w:rsidR="00F52E9E">
        <w:t>)(</w:t>
      </w:r>
      <w:proofErr w:type="spellStart"/>
      <w:r w:rsidR="00F52E9E">
        <w:t>dppe</w:t>
      </w:r>
      <w:proofErr w:type="spellEnd"/>
      <w:r w:rsidR="00F52E9E">
        <w:t>)</w:t>
      </w:r>
      <w:r w:rsidR="00F52E9E" w:rsidRPr="00F47615">
        <w:rPr>
          <w:vertAlign w:val="subscript"/>
        </w:rPr>
        <w:t>2</w:t>
      </w:r>
      <w:r w:rsidR="00F52E9E">
        <w:t>][BAr’</w:t>
      </w:r>
      <w:r w:rsidR="00F52E9E" w:rsidRPr="00F47615">
        <w:rPr>
          <w:vertAlign w:val="subscript"/>
        </w:rPr>
        <w:t>4</w:t>
      </w:r>
      <w:r w:rsidR="00F52E9E">
        <w:t>].</w:t>
      </w:r>
      <w:r w:rsidR="00F52E9E">
        <w:fldChar w:fldCharType="begin"/>
      </w:r>
      <w:r w:rsidR="00F52E9E">
        <w:instrText xml:space="preserve"> ADDIN EN.CITE &lt;EndNote&gt;&lt;Cite&gt;&lt;Author&gt;King&lt;/Author&gt;&lt;Year&gt;1996&lt;/Year&gt;&lt;RecNum&gt;1832&lt;/RecNum&gt;&lt;DisplayText&gt;&lt;style face="superscript"&gt;5&lt;/style&gt;&lt;/DisplayText&gt;&lt;record&gt;&lt;rec-number&gt;1832&lt;/rec-number&gt;&lt;foreign-keys&gt;&lt;key app="EN" db-id="05s5rdrx1e5ae0ed5p0v5fe7ea2wsfzps9tf" timestamp="1573720758"&gt;1832&lt;/key&gt;&lt;/foreign-keys&gt;&lt;ref-type name="Journal Article"&gt;17&lt;/ref-type&gt;&lt;contributors&gt;&lt;authors&gt;&lt;author&gt;King, Wayne A.&lt;/author&gt;&lt;author&gt;Luo, Xiao-Liang&lt;/author&gt;&lt;author&gt;Scott, Brian L.&lt;/author&gt;&lt;author&gt;Kubas, Gregory J.&lt;/author&gt;&lt;author&gt;Zilm, Kurt W.&lt;/author&gt;&lt;/authors&gt;&lt;/contributors&gt;&lt;titles&gt;&lt;title&gt;Cationic Manganese(I) Dihydrogen and Dinitrogen Complexes Derived from a Formally 16-Electron Complex with a Bis-Agostic Interaction, [Mn(CO)(Ph2PC2H4PPh2)2]+&lt;/title&gt;&lt;secondary-title&gt;Journal of the American Chemical Society&lt;/secondary-title&gt;&lt;/titles&gt;&lt;periodical&gt;&lt;full-title&gt;Journal of the American Chemical Society&lt;/full-title&gt;&lt;abbr-1&gt;J. Am. Chem. Soc.&lt;/abbr-1&gt;&lt;abbr-2&gt;J Am Chem Soc&lt;/abbr-2&gt;&lt;/periodical&gt;&lt;pages&gt;6782-6783&lt;/pages&gt;&lt;volume&gt;118&lt;/volume&gt;&lt;number&gt;28&lt;/number&gt;&lt;dates&gt;&lt;year&gt;1996&lt;/year&gt;&lt;pub-dates&gt;&lt;date&gt;1996/01/01&lt;/date&gt;&lt;/pub-dates&gt;&lt;/dates&gt;&lt;publisher&gt;American Chemical Society&lt;/publisher&gt;&lt;isbn&gt;0002-7863&lt;/isbn&gt;&lt;urls&gt;&lt;related-urls&gt;&lt;url&gt;https://doi.org/10.1021/ja960499q&lt;/url&gt;&lt;url&gt;https://pubs.acs.org/doi/pdf/10.1021/ja960499q&lt;/url&gt;&lt;/related-urls&gt;&lt;/urls&gt;&lt;electronic-resource-num&gt;10.1021/ja960499q&lt;/electronic-resource-num&gt;&lt;/record&gt;&lt;/Cite&gt;&lt;/EndNote&gt;</w:instrText>
      </w:r>
      <w:r w:rsidR="00F52E9E">
        <w:fldChar w:fldCharType="separate"/>
      </w:r>
      <w:r w:rsidR="00F52E9E" w:rsidRPr="00464CEC">
        <w:rPr>
          <w:noProof/>
          <w:vertAlign w:val="superscript"/>
        </w:rPr>
        <w:t>5</w:t>
      </w:r>
      <w:r w:rsidR="00F52E9E">
        <w:fldChar w:fldCharType="end"/>
      </w:r>
      <w:r w:rsidR="00F52E9E">
        <w:t xml:space="preserve"> The related complex </w:t>
      </w:r>
      <w:r w:rsidR="00F52E9E" w:rsidRPr="00273E82">
        <w:rPr>
          <w:i/>
          <w:iCs/>
        </w:rPr>
        <w:t>trans</w:t>
      </w:r>
      <w:r w:rsidR="00F52E9E">
        <w:t>-[</w:t>
      </w:r>
      <w:proofErr w:type="spellStart"/>
      <w:r w:rsidR="00F52E9E">
        <w:t>MnH</w:t>
      </w:r>
      <w:proofErr w:type="spellEnd"/>
      <w:r w:rsidR="00F52E9E">
        <w:t>(N</w:t>
      </w:r>
      <w:r w:rsidR="00F52E9E" w:rsidRPr="00F47615">
        <w:rPr>
          <w:vertAlign w:val="subscript"/>
        </w:rPr>
        <w:t>2</w:t>
      </w:r>
      <w:r w:rsidR="00F52E9E">
        <w:t>)(</w:t>
      </w:r>
      <w:proofErr w:type="spellStart"/>
      <w:r w:rsidR="00F52E9E">
        <w:t>dmpe</w:t>
      </w:r>
      <w:proofErr w:type="spellEnd"/>
      <w:r w:rsidR="00F52E9E">
        <w:t>)</w:t>
      </w:r>
      <w:r w:rsidR="00F52E9E" w:rsidRPr="00F47615">
        <w:rPr>
          <w:vertAlign w:val="subscript"/>
        </w:rPr>
        <w:t>2</w:t>
      </w:r>
      <w:r w:rsidR="00F52E9E">
        <w:t>] (</w:t>
      </w:r>
      <w:proofErr w:type="spellStart"/>
      <w:r w:rsidR="00F52E9E">
        <w:t>dmpe</w:t>
      </w:r>
      <w:proofErr w:type="spellEnd"/>
      <w:r w:rsidR="00F52E9E">
        <w:t xml:space="preserve"> = 1,2-</w:t>
      </w:r>
      <w:r w:rsidR="00F52E9E" w:rsidRPr="00F47615">
        <w:rPr>
          <w:i/>
          <w:iCs/>
        </w:rPr>
        <w:t>bis</w:t>
      </w:r>
      <w:r w:rsidR="00F52E9E">
        <w:t>-(</w:t>
      </w:r>
      <w:proofErr w:type="spellStart"/>
      <w:r w:rsidR="00F52E9E">
        <w:t>dimethylphosphino</w:t>
      </w:r>
      <w:proofErr w:type="spellEnd"/>
      <w:r w:rsidR="00F52E9E">
        <w:t xml:space="preserve">)ethane) may be prepared from the thermal reaction of </w:t>
      </w:r>
      <w:r w:rsidR="00F52E9E" w:rsidRPr="00273E82">
        <w:rPr>
          <w:i/>
          <w:iCs/>
        </w:rPr>
        <w:t>trans</w:t>
      </w:r>
      <w:r w:rsidR="00F52E9E">
        <w:t>-[MnH</w:t>
      </w:r>
      <w:r w:rsidR="00F52E9E">
        <w:rPr>
          <w:vertAlign w:val="subscript"/>
        </w:rPr>
        <w:t>3</w:t>
      </w:r>
      <w:r w:rsidR="00F52E9E">
        <w:t>(</w:t>
      </w:r>
      <w:proofErr w:type="spellStart"/>
      <w:r w:rsidR="00F52E9E">
        <w:t>dmpe</w:t>
      </w:r>
      <w:proofErr w:type="spellEnd"/>
      <w:r w:rsidR="00F52E9E">
        <w:t>)</w:t>
      </w:r>
      <w:r w:rsidR="00F52E9E" w:rsidRPr="00F47615">
        <w:rPr>
          <w:vertAlign w:val="subscript"/>
        </w:rPr>
        <w:t>2</w:t>
      </w:r>
      <w:r w:rsidR="00F52E9E">
        <w:t>] with N</w:t>
      </w:r>
      <w:r w:rsidR="00F52E9E" w:rsidRPr="00192FD9">
        <w:rPr>
          <w:vertAlign w:val="subscript"/>
        </w:rPr>
        <w:t>2</w:t>
      </w:r>
      <w:r w:rsidR="00F52E9E">
        <w:t>.</w:t>
      </w:r>
      <w:r w:rsidR="00F52E9E">
        <w:fldChar w:fldCharType="begin"/>
      </w:r>
      <w:r w:rsidR="00F52E9E">
        <w:instrText xml:space="preserve"> ADDIN EN.CITE &lt;EndNote&gt;&lt;Cite&gt;&lt;Author&gt;Perthuisot&lt;/Author&gt;&lt;Year&gt;1992&lt;/Year&gt;&lt;RecNum&gt;1833&lt;/RecNum&gt;&lt;DisplayText&gt;&lt;style face="superscript"&gt;6&lt;/style&gt;&lt;/DisplayText&gt;&lt;record&gt;&lt;rec-number&gt;1833&lt;/rec-number&gt;&lt;foreign-keys&gt;&lt;key app="EN" db-id="05s5rdrx1e5ae0ed5p0v5fe7ea2wsfzps9tf" timestamp="1573720770"&gt;1833&lt;/key&gt;&lt;/foreign-keys&gt;&lt;ref-type name="Journal Article"&gt;17&lt;/ref-type&gt;&lt;contributors&gt;&lt;authors&gt;&lt;author&gt;Perthuisot, Christophe&lt;/author&gt;&lt;author&gt;Fan, Mingxin&lt;/author&gt;&lt;author&gt;Jones, William D.&lt;/author&gt;&lt;/authors&gt;&lt;/contributors&gt;&lt;titles&gt;&lt;title&gt;Catalytic thermal carbon-hydrogen activation with manganese complexes: evidence for .eta.2-H2 coordination in a neutral manganese complex and its role in carbon-hydrogen activation&lt;/title&gt;&lt;secondary-title&gt;Organometallics&lt;/secondary-title&gt;&lt;/titles&gt;&lt;pages&gt;3622-3629&lt;/pages&gt;&lt;volume&gt;11&lt;/volume&gt;&lt;number&gt;11&lt;/number&gt;&lt;dates&gt;&lt;year&gt;1992&lt;/year&gt;&lt;pub-dates&gt;&lt;date&gt;1992/11/01&lt;/date&gt;&lt;/pub-dates&gt;&lt;/dates&gt;&lt;publisher&gt;American Chemical Society&lt;/publisher&gt;&lt;isbn&gt;0276-7333&lt;/isbn&gt;&lt;urls&gt;&lt;related-urls&gt;&lt;url&gt;https://doi.org/10.1021/om00059a027&lt;/url&gt;&lt;url&gt;https://pubs.acs.org/doi/pdf/10.1021/om00059a027&lt;/url&gt;&lt;/related-urls&gt;&lt;/urls&gt;&lt;electronic-resource-num&gt;10.1021/om00059a027&lt;/electronic-resource-num&gt;&lt;/record&gt;&lt;/Cite&gt;&lt;/EndNote&gt;</w:instrText>
      </w:r>
      <w:r w:rsidR="00F52E9E">
        <w:fldChar w:fldCharType="separate"/>
      </w:r>
      <w:r w:rsidR="00F52E9E" w:rsidRPr="00464CEC">
        <w:rPr>
          <w:noProof/>
          <w:vertAlign w:val="superscript"/>
        </w:rPr>
        <w:t>6</w:t>
      </w:r>
      <w:r w:rsidR="00F52E9E">
        <w:fldChar w:fldCharType="end"/>
      </w:r>
      <w:r w:rsidR="00F52E9E">
        <w:t xml:space="preserve"> </w:t>
      </w:r>
    </w:p>
    <w:p w14:paraId="1538F14B" w14:textId="112BC684" w:rsidR="00F52E9E" w:rsidRDefault="00FE5867" w:rsidP="00656FDB">
      <w:pPr>
        <w:pStyle w:val="RSCB02ArticleText"/>
        <w:ind w:firstLine="284"/>
      </w:pPr>
      <w:r>
        <w:rPr>
          <w:b/>
          <w:bCs/>
          <w:noProof/>
          <w:sz w:val="14"/>
        </w:rPr>
        <w:lastRenderedPageBreak/>
        <w:drawing>
          <wp:anchor distT="0" distB="0" distL="114300" distR="114300" simplePos="0" relativeHeight="251681792" behindDoc="0" locked="0" layoutInCell="1" allowOverlap="1" wp14:anchorId="4D21A166" wp14:editId="1904E0A8">
            <wp:simplePos x="0" y="0"/>
            <wp:positionH relativeFrom="column">
              <wp:posOffset>3285300</wp:posOffset>
            </wp:positionH>
            <wp:positionV relativeFrom="paragraph">
              <wp:posOffset>953637</wp:posOffset>
            </wp:positionV>
            <wp:extent cx="3286800" cy="3646800"/>
            <wp:effectExtent l="0" t="0" r="254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2 - revised.tif"/>
                    <pic:cNvPicPr/>
                  </pic:nvPicPr>
                  <pic:blipFill rotWithShape="1">
                    <a:blip r:embed="rId15" cstate="print">
                      <a:extLst>
                        <a:ext uri="{28A0092B-C50C-407E-A947-70E740481C1C}">
                          <a14:useLocalDpi xmlns:a14="http://schemas.microsoft.com/office/drawing/2010/main" val="0"/>
                        </a:ext>
                      </a:extLst>
                    </a:blip>
                    <a:srcRect l="14433" t="5386" r="30641" b="33657"/>
                    <a:stretch/>
                  </pic:blipFill>
                  <pic:spPr bwMode="auto">
                    <a:xfrm>
                      <a:off x="0" y="0"/>
                      <a:ext cx="3286800" cy="364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786F" w:rsidRPr="00DF70EB">
        <w:rPr>
          <w:b/>
          <w:bCs/>
          <w:noProof/>
        </w:rPr>
        <w:drawing>
          <wp:anchor distT="0" distB="0" distL="114300" distR="114300" simplePos="0" relativeHeight="251665408" behindDoc="0" locked="0" layoutInCell="1" allowOverlap="1" wp14:anchorId="07D176D2" wp14:editId="0F4F18B1">
            <wp:simplePos x="0" y="0"/>
            <wp:positionH relativeFrom="column">
              <wp:posOffset>3714115</wp:posOffset>
            </wp:positionH>
            <wp:positionV relativeFrom="paragraph">
              <wp:posOffset>0</wp:posOffset>
            </wp:positionV>
            <wp:extent cx="2318385" cy="892175"/>
            <wp:effectExtent l="0" t="0" r="571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318385" cy="892175"/>
                    </a:xfrm>
                    <a:prstGeom prst="rect">
                      <a:avLst/>
                    </a:prstGeom>
                  </pic:spPr>
                </pic:pic>
              </a:graphicData>
            </a:graphic>
            <wp14:sizeRelH relativeFrom="page">
              <wp14:pctWidth>0</wp14:pctWidth>
            </wp14:sizeRelH>
            <wp14:sizeRelV relativeFrom="page">
              <wp14:pctHeight>0</wp14:pctHeight>
            </wp14:sizeRelV>
          </wp:anchor>
        </w:drawing>
      </w:r>
      <w:r w:rsidR="00F52E9E">
        <w:t>The second series of compounds are based on a half-sandwich motif. The archetype of this series,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H</w:t>
      </w:r>
      <w:r w:rsidR="00F52E9E" w:rsidRPr="00273E82">
        <w:rPr>
          <w:vertAlign w:val="subscript"/>
        </w:rPr>
        <w:t>5</w:t>
      </w:r>
      <w:r w:rsidR="00F52E9E">
        <w:t>)(CO)</w:t>
      </w:r>
      <w:r w:rsidR="00F52E9E">
        <w:rPr>
          <w:vertAlign w:val="subscript"/>
        </w:rPr>
        <w:t>2</w:t>
      </w:r>
      <w:r w:rsidR="00F52E9E">
        <w:t>(N</w:t>
      </w:r>
      <w:r w:rsidR="00F52E9E" w:rsidRPr="00273E82">
        <w:rPr>
          <w:vertAlign w:val="subscript"/>
        </w:rPr>
        <w:t>2</w:t>
      </w:r>
      <w:r w:rsidR="00F52E9E">
        <w:t>)], was originally prepared by oxidation of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H</w:t>
      </w:r>
      <w:r w:rsidR="00F52E9E" w:rsidRPr="00273E82">
        <w:rPr>
          <w:vertAlign w:val="subscript"/>
        </w:rPr>
        <w:t>5</w:t>
      </w:r>
      <w:r w:rsidR="00F52E9E">
        <w:t>)(CO)</w:t>
      </w:r>
      <w:r w:rsidR="00F52E9E">
        <w:rPr>
          <w:vertAlign w:val="subscript"/>
        </w:rPr>
        <w:t>2</w:t>
      </w:r>
      <w:r w:rsidR="00F52E9E">
        <w:t>(N</w:t>
      </w:r>
      <w:r w:rsidR="00F52E9E" w:rsidRPr="00273E82">
        <w:rPr>
          <w:vertAlign w:val="subscript"/>
        </w:rPr>
        <w:t>2</w:t>
      </w:r>
      <w:r w:rsidR="00F52E9E" w:rsidRPr="00273E82">
        <w:t>H</w:t>
      </w:r>
      <w:r w:rsidR="00F52E9E">
        <w:rPr>
          <w:vertAlign w:val="subscript"/>
        </w:rPr>
        <w:t>4</w:t>
      </w:r>
      <w:r w:rsidR="00F52E9E">
        <w:t>)] with hydrogen peroxide,</w:t>
      </w:r>
      <w:r w:rsidR="00F52E9E">
        <w:fldChar w:fldCharType="begin"/>
      </w:r>
      <w:r w:rsidR="00F52E9E">
        <w:instrText xml:space="preserve"> ADDIN EN.CITE &lt;EndNote&gt;&lt;Cite&gt;&lt;Author&gt;Sellmann&lt;/Author&gt;&lt;Year&gt;1971&lt;/Year&gt;&lt;RecNum&gt;1848&lt;/RecNum&gt;&lt;DisplayText&gt;&lt;style face="superscript"&gt;7&lt;/style&gt;&lt;/DisplayText&gt;&lt;record&gt;&lt;rec-number&gt;1848&lt;/rec-number&gt;&lt;foreign-keys&gt;&lt;key app="EN" db-id="05s5rdrx1e5ae0ed5p0v5fe7ea2wsfzps9tf" timestamp="1574679445"&gt;1848&lt;/key&gt;&lt;/foreign-keys&gt;&lt;ref-type name="Journal Article"&gt;17&lt;/ref-type&gt;&lt;contributors&gt;&lt;authors&gt;&lt;author&gt;Sellmann, Dieter&lt;/author&gt;&lt;/authors&gt;&lt;/contributors&gt;&lt;titles&gt;&lt;title&gt;Oxidation of C5H5Mn(CO)2N2H4 to C5H5Mn(CO)2N2, a New Dinitrogen Complex&lt;/title&gt;&lt;secondary-title&gt;Angewandte Chemie International Edition&lt;/secondary-title&gt;&lt;/titles&gt;&lt;periodical&gt;&lt;full-title&gt;Angewandte Chemie International Edition&lt;/full-title&gt;&lt;abbr-1&gt;Angew. Chem. Int. Ed.&lt;/abbr-1&gt;&lt;abbr-2&gt;Angew Chem Int Ed&lt;/abbr-2&gt;&lt;/periodical&gt;&lt;pages&gt;919-919&lt;/pages&gt;&lt;volume&gt;10&lt;/volume&gt;&lt;number&gt;12&lt;/number&gt;&lt;dates&gt;&lt;year&gt;1971&lt;/year&gt;&lt;/dates&gt;&lt;publisher&gt;Wiley Online Library&lt;/publisher&gt;&lt;isbn&gt;1521-3773&lt;/isbn&gt;&lt;urls&gt;&lt;related-urls&gt;&lt;url&gt;https://doi.org/10.1002/anie.197109191&lt;/url&gt;&lt;url&gt;https://onlinelibrary.wiley.com/doi/abs/10.1002/anie.197109191&lt;/url&gt;&lt;/related-urls&gt;&lt;/urls&gt;&lt;electronic-resource-num&gt;10.1002/anie.197109191&lt;/electronic-resource-num&gt;&lt;/record&gt;&lt;/Cite&gt;&lt;/EndNote&gt;</w:instrText>
      </w:r>
      <w:r w:rsidR="00F52E9E">
        <w:fldChar w:fldCharType="separate"/>
      </w:r>
      <w:r w:rsidR="00F52E9E" w:rsidRPr="00464CEC">
        <w:rPr>
          <w:noProof/>
          <w:vertAlign w:val="superscript"/>
        </w:rPr>
        <w:t>7</w:t>
      </w:r>
      <w:r w:rsidR="00F52E9E">
        <w:fldChar w:fldCharType="end"/>
      </w:r>
      <w:r w:rsidR="00F52E9E">
        <w:t xml:space="preserve"> although displacement of the THF ligand in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H</w:t>
      </w:r>
      <w:r w:rsidR="00F52E9E" w:rsidRPr="00273E82">
        <w:rPr>
          <w:vertAlign w:val="subscript"/>
        </w:rPr>
        <w:t>5</w:t>
      </w:r>
      <w:r w:rsidR="00F52E9E">
        <w:t>)(CO)</w:t>
      </w:r>
      <w:r w:rsidR="00F52E9E">
        <w:rPr>
          <w:vertAlign w:val="subscript"/>
        </w:rPr>
        <w:t>2</w:t>
      </w:r>
      <w:r w:rsidR="00F52E9E">
        <w:t>(THF)] by N</w:t>
      </w:r>
      <w:r w:rsidR="00F52E9E" w:rsidRPr="005D5C6A">
        <w:rPr>
          <w:vertAlign w:val="subscript"/>
        </w:rPr>
        <w:t>2</w:t>
      </w:r>
      <w:r w:rsidR="00F52E9E">
        <w:t xml:space="preserve"> may also be used as a route to this complex.</w:t>
      </w:r>
      <w:r w:rsidR="00F52E9E">
        <w:fldChar w:fldCharType="begin"/>
      </w:r>
      <w:r w:rsidR="00F52E9E">
        <w:instrText xml:space="preserve"> ADDIN EN.CITE &lt;EndNote&gt;&lt;Cite&gt;&lt;Author&gt;Sellmann&lt;/Author&gt;&lt;Year&gt;1972&lt;/Year&gt;&lt;RecNum&gt;1843&lt;/RecNum&gt;&lt;DisplayText&gt;&lt;style face="superscript"&gt;8&lt;/style&gt;&lt;/DisplayText&gt;&lt;record&gt;&lt;rec-number&gt;1843&lt;/rec-number&gt;&lt;foreign-keys&gt;&lt;key app="EN" db-id="05s5rdrx1e5ae0ed5p0v5fe7ea2wsfzps9tf" timestamp="1574679441"&gt;1843&lt;/key&gt;&lt;/foreign-keys&gt;&lt;ref-type name="Journal Article"&gt;17&lt;/ref-type&gt;&lt;contributors&gt;&lt;authors&gt;&lt;author&gt;Sellmann, Dieter&lt;/author&gt;&lt;/authors&gt;&lt;/contributors&gt;&lt;titles&gt;&lt;title&gt;Reversible N2 Fixation by Dicarbonyl‐π‐cyclopentadienyl(tetrahydrofuran)manganese(I)&lt;/title&gt;&lt;secondary-title&gt;Angewandte Chemie International Edition&lt;/secondary-title&gt;&lt;/titles&gt;&lt;periodical&gt;&lt;full-title&gt;Angewandte Chemie International Edition&lt;/full-title&gt;&lt;abbr-1&gt;Angew. Chem. Int. Ed.&lt;/abbr-1&gt;&lt;abbr-2&gt;Angew Chem Int Ed&lt;/abbr-2&gt;&lt;/periodical&gt;&lt;pages&gt;534-534&lt;/pages&gt;&lt;volume&gt;11&lt;/volume&gt;&lt;number&gt;6&lt;/number&gt;&lt;dates&gt;&lt;year&gt;1972&lt;/year&gt;&lt;/dates&gt;&lt;publisher&gt;Wiley Online Library&lt;/publisher&gt;&lt;isbn&gt;1521-3773&lt;/isbn&gt;&lt;urls&gt;&lt;related-urls&gt;&lt;url&gt;https://doi.org/10.1002/anie.197205341&lt;/url&gt;&lt;url&gt;https://onlinelibrary.wiley.com/doi/abs/10.1002/anie.197205341&lt;/url&gt;&lt;/related-urls&gt;&lt;/urls&gt;&lt;electronic-resource-num&gt;10.1002/anie.197205341&lt;/electronic-resource-num&gt;&lt;/record&gt;&lt;/Cite&gt;&lt;/EndNote&gt;</w:instrText>
      </w:r>
      <w:r w:rsidR="00F52E9E">
        <w:fldChar w:fldCharType="separate"/>
      </w:r>
      <w:r w:rsidR="00F52E9E" w:rsidRPr="00464CEC">
        <w:rPr>
          <w:noProof/>
          <w:vertAlign w:val="superscript"/>
        </w:rPr>
        <w:t>8</w:t>
      </w:r>
      <w:r w:rsidR="00F52E9E">
        <w:fldChar w:fldCharType="end"/>
      </w:r>
      <w:r w:rsidR="00F52E9E">
        <w:t xml:space="preserve"> The photochemically induced replacement of CO by N</w:t>
      </w:r>
      <w:r w:rsidR="00F52E9E" w:rsidRPr="005D5C6A">
        <w:rPr>
          <w:vertAlign w:val="subscript"/>
        </w:rPr>
        <w:t>2</w:t>
      </w:r>
      <w:r w:rsidR="00F52E9E">
        <w:t xml:space="preserve"> has been shown to be an effective route to this class of compounds: irradiation of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H</w:t>
      </w:r>
      <w:r w:rsidR="00F52E9E" w:rsidRPr="00273E82">
        <w:rPr>
          <w:vertAlign w:val="subscript"/>
        </w:rPr>
        <w:t>5</w:t>
      </w:r>
      <w:r w:rsidR="00F52E9E">
        <w:t>)(CO)</w:t>
      </w:r>
      <w:r w:rsidR="00F52E9E">
        <w:rPr>
          <w:vertAlign w:val="subscript"/>
        </w:rPr>
        <w:t>3</w:t>
      </w:r>
      <w:r w:rsidR="00F52E9E" w:rsidRPr="00273E82">
        <w:t>]</w:t>
      </w:r>
      <w:r w:rsidR="00F52E9E">
        <w:t xml:space="preserve"> under N</w:t>
      </w:r>
      <w:r w:rsidR="00F52E9E" w:rsidRPr="00273E82">
        <w:rPr>
          <w:vertAlign w:val="subscript"/>
        </w:rPr>
        <w:t>2</w:t>
      </w:r>
      <w:r w:rsidR="00F52E9E" w:rsidRPr="00273E82">
        <w:t xml:space="preserve"> results in </w:t>
      </w:r>
      <w:r w:rsidR="00F52E9E">
        <w:t>CO loss and</w:t>
      </w:r>
      <w:r w:rsidR="00F52E9E" w:rsidRPr="00273E82">
        <w:t xml:space="preserve"> formation of </w:t>
      </w:r>
      <w:r w:rsidR="00F52E9E">
        <w:t>[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H</w:t>
      </w:r>
      <w:r w:rsidR="00F52E9E" w:rsidRPr="00273E82">
        <w:rPr>
          <w:vertAlign w:val="subscript"/>
        </w:rPr>
        <w:t>5</w:t>
      </w:r>
      <w:r w:rsidR="00F52E9E">
        <w:t>)(CO)</w:t>
      </w:r>
      <w:r w:rsidR="00F52E9E">
        <w:rPr>
          <w:vertAlign w:val="subscript"/>
        </w:rPr>
        <w:t>2</w:t>
      </w:r>
      <w:r w:rsidR="00F52E9E">
        <w:t>(N</w:t>
      </w:r>
      <w:r w:rsidR="00F52E9E" w:rsidRPr="00273E82">
        <w:rPr>
          <w:vertAlign w:val="subscript"/>
        </w:rPr>
        <w:t>2</w:t>
      </w:r>
      <w:r w:rsidR="00F52E9E">
        <w:t>)]</w:t>
      </w:r>
      <w:r w:rsidR="00F52E9E" w:rsidRPr="00273E82">
        <w:t>.</w:t>
      </w:r>
      <w:r w:rsidR="00F52E9E">
        <w:rPr>
          <w:vertAlign w:val="subscript"/>
        </w:rPr>
        <w:fldChar w:fldCharType="begin">
          <w:fldData xml:space="preserve">PEVuZE5vdGU+PENpdGU+PEF1dGhvcj5Ib3dkbGU8L0F1dGhvcj48WWVhcj4xOTg5PC9ZZWFyPjxS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==
</w:fldData>
        </w:fldChar>
      </w:r>
      <w:r w:rsidR="00F52E9E">
        <w:rPr>
          <w:vertAlign w:val="subscript"/>
        </w:rPr>
        <w:instrText xml:space="preserve"> ADDIN EN.CITE </w:instrText>
      </w:r>
      <w:r w:rsidR="00F52E9E">
        <w:rPr>
          <w:vertAlign w:val="subscript"/>
        </w:rPr>
        <w:fldChar w:fldCharType="begin">
          <w:fldData xml:space="preserve">PEVuZE5vdGU+PENpdGU+PEF1dGhvcj5Ib3dkbGU8L0F1dGhvcj48WWVhcj4xOTg5PC9ZZWFyPjxS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==
</w:fldData>
        </w:fldChar>
      </w:r>
      <w:r w:rsidR="00F52E9E">
        <w:rPr>
          <w:vertAlign w:val="subscript"/>
        </w:rPr>
        <w:instrText xml:space="preserve"> ADDIN EN.CITE.DATA </w:instrText>
      </w:r>
      <w:r w:rsidR="00F52E9E">
        <w:rPr>
          <w:vertAlign w:val="subscript"/>
        </w:rPr>
      </w:r>
      <w:r w:rsidR="00F52E9E">
        <w:rPr>
          <w:vertAlign w:val="subscript"/>
        </w:rPr>
        <w:fldChar w:fldCharType="end"/>
      </w:r>
      <w:r w:rsidR="00F52E9E">
        <w:rPr>
          <w:vertAlign w:val="subscript"/>
        </w:rPr>
      </w:r>
      <w:r w:rsidR="00F52E9E">
        <w:rPr>
          <w:vertAlign w:val="subscript"/>
        </w:rPr>
        <w:fldChar w:fldCharType="separate"/>
      </w:r>
      <w:r w:rsidR="00F52E9E" w:rsidRPr="00464CEC">
        <w:rPr>
          <w:noProof/>
          <w:vertAlign w:val="superscript"/>
        </w:rPr>
        <w:t>9, 10</w:t>
      </w:r>
      <w:r w:rsidR="00F52E9E">
        <w:rPr>
          <w:vertAlign w:val="subscript"/>
        </w:rPr>
        <w:fldChar w:fldCharType="end"/>
      </w:r>
      <w:r w:rsidR="00F52E9E">
        <w:t xml:space="preserve"> This method may be extended to a number of </w:t>
      </w:r>
      <w:r w:rsidR="00F52E9E" w:rsidRPr="00C6685C">
        <w:t>related derivatives. For example George</w:t>
      </w:r>
      <w:r w:rsidR="00F52E9E">
        <w:t xml:space="preserve"> and </w:t>
      </w:r>
      <w:proofErr w:type="spellStart"/>
      <w:r w:rsidR="00F52E9E">
        <w:t>Poliakoff</w:t>
      </w:r>
      <w:proofErr w:type="spellEnd"/>
      <w:r w:rsidR="00F52E9E">
        <w:t xml:space="preserve"> have shown that photolysis of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R</w:t>
      </w:r>
      <w:r w:rsidR="00F52E9E" w:rsidRPr="00192FD9">
        <w:rPr>
          <w:vertAlign w:val="subscript"/>
        </w:rPr>
        <w:t>4</w:t>
      </w:r>
      <w:r w:rsidR="00F52E9E">
        <w:t>Me)(CO)</w:t>
      </w:r>
      <w:r w:rsidR="00F52E9E">
        <w:rPr>
          <w:vertAlign w:val="subscript"/>
        </w:rPr>
        <w:t>2</w:t>
      </w:r>
      <w:r w:rsidR="00F52E9E" w:rsidRPr="00192FD9">
        <w:t>L</w:t>
      </w:r>
      <w:r w:rsidR="00F52E9E">
        <w:t>] (R = H, Me; L = CO, PMe</w:t>
      </w:r>
      <w:r w:rsidR="00F52E9E" w:rsidRPr="00192FD9">
        <w:rPr>
          <w:vertAlign w:val="subscript"/>
        </w:rPr>
        <w:t>3-x</w:t>
      </w:r>
      <w:r w:rsidR="00F52E9E">
        <w:t>Ph x = 0-3) in supercritical fluids in the presence of dinitrogen may be used to prepare complexes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R</w:t>
      </w:r>
      <w:r w:rsidR="00F52E9E" w:rsidRPr="00192FD9">
        <w:rPr>
          <w:vertAlign w:val="subscript"/>
        </w:rPr>
        <w:t>4</w:t>
      </w:r>
      <w:r w:rsidR="00F52E9E">
        <w:t>Me)(CO)(N</w:t>
      </w:r>
      <w:r w:rsidR="00F52E9E" w:rsidRPr="00192FD9">
        <w:rPr>
          <w:vertAlign w:val="subscript"/>
        </w:rPr>
        <w:t>2</w:t>
      </w:r>
      <w:r w:rsidR="00F52E9E">
        <w:t>)</w:t>
      </w:r>
      <w:r w:rsidR="00F52E9E" w:rsidRPr="00192FD9">
        <w:t>L</w:t>
      </w:r>
      <w:r w:rsidR="00F52E9E">
        <w:t>]: evidence for the formation of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Me</w:t>
      </w:r>
      <w:r w:rsidR="00F52E9E">
        <w:rPr>
          <w:vertAlign w:val="subscript"/>
        </w:rPr>
        <w:t>5</w:t>
      </w:r>
      <w:r w:rsidR="00F52E9E">
        <w:t>)(CO)(N</w:t>
      </w:r>
      <w:r w:rsidR="00F52E9E" w:rsidRPr="00192FD9">
        <w:rPr>
          <w:vertAlign w:val="subscript"/>
        </w:rPr>
        <w:t>2</w:t>
      </w:r>
      <w:r w:rsidR="00F52E9E">
        <w:t>)</w:t>
      </w:r>
      <w:r w:rsidR="00F52E9E" w:rsidRPr="00192FD9">
        <w:rPr>
          <w:vertAlign w:val="subscript"/>
        </w:rPr>
        <w:t>2</w:t>
      </w:r>
      <w:r w:rsidR="00F52E9E">
        <w:t>] was obtained.</w:t>
      </w:r>
      <w:r w:rsidR="00F52E9E">
        <w:fldChar w:fldCharType="begin">
          <w:fldData xml:space="preserve">PEVuZE5vdGU+PENpdGU+PEF1dGhvcj5CYW5pc3RlcjwvQXV0aG9yPjxZZWFyPjE5OTQ8L1llYXI+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</w:fldData>
        </w:fldChar>
      </w:r>
      <w:r w:rsidR="00F52E9E">
        <w:instrText xml:space="preserve"> ADDIN EN.CITE </w:instrText>
      </w:r>
      <w:r w:rsidR="00F52E9E">
        <w:fldChar w:fldCharType="begin">
          <w:fldData xml:space="preserve">PEVuZE5vdGU+PENpdGU+PEF1dGhvcj5CYW5pc3RlcjwvQXV0aG9yPjxZZWFyPjE5OTQ8L1llYXI+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</w:fldData>
        </w:fldChar>
      </w:r>
      <w:r w:rsidR="00F52E9E">
        <w:instrText xml:space="preserve"> ADDIN EN.CITE.DATA </w:instrText>
      </w:r>
      <w:r w:rsidR="00F52E9E">
        <w:fldChar w:fldCharType="end"/>
      </w:r>
      <w:r w:rsidR="00F52E9E">
        <w:fldChar w:fldCharType="separate"/>
      </w:r>
      <w:r w:rsidR="00F52E9E" w:rsidRPr="00464CEC">
        <w:rPr>
          <w:noProof/>
          <w:vertAlign w:val="superscript"/>
        </w:rPr>
        <w:t>11</w:t>
      </w:r>
      <w:r w:rsidR="00F52E9E">
        <w:fldChar w:fldCharType="end"/>
      </w:r>
      <w:r w:rsidR="00F52E9E">
        <w:t xml:space="preserve"> Similarly photolysis of [Mn(</w:t>
      </w:r>
      <w:proofErr w:type="spellStart"/>
      <w:r w:rsidR="00F52E9E" w:rsidRPr="00B32446">
        <w:rPr>
          <w:rFonts w:cstheme="minorHAnsi"/>
        </w:rPr>
        <w:t>Tp</w:t>
      </w:r>
      <w:proofErr w:type="spellEnd"/>
      <w:r w:rsidR="00F52E9E">
        <w:t>)(CO)</w:t>
      </w:r>
      <w:r w:rsidR="00F52E9E">
        <w:rPr>
          <w:vertAlign w:val="subscript"/>
        </w:rPr>
        <w:t>3</w:t>
      </w:r>
      <w:r w:rsidR="00F52E9E">
        <w:t>] (</w:t>
      </w:r>
      <w:proofErr w:type="spellStart"/>
      <w:r w:rsidR="00F52E9E">
        <w:t>Tp</w:t>
      </w:r>
      <w:proofErr w:type="spellEnd"/>
      <w:r w:rsidR="00F52E9E">
        <w:t xml:space="preserve"> = </w:t>
      </w:r>
      <w:proofErr w:type="spellStart"/>
      <w:r w:rsidR="00F52E9E" w:rsidRPr="006B53E5">
        <w:t>hydrido</w:t>
      </w:r>
      <w:proofErr w:type="spellEnd"/>
      <w:r w:rsidR="00F52E9E">
        <w:t>-</w:t>
      </w:r>
      <w:r w:rsidR="00F52E9E" w:rsidRPr="006B53E5">
        <w:rPr>
          <w:i/>
          <w:iCs/>
        </w:rPr>
        <w:t>tris</w:t>
      </w:r>
      <w:r w:rsidR="00F52E9E">
        <w:t>-</w:t>
      </w:r>
      <w:r w:rsidR="00F52E9E" w:rsidRPr="006B53E5">
        <w:t>(1-pyrazolyl)borate</w:t>
      </w:r>
      <w:r w:rsidR="00F52E9E">
        <w:t>) in cyclohexane/HSiEt</w:t>
      </w:r>
      <w:r w:rsidR="00F52E9E" w:rsidRPr="00B32446">
        <w:rPr>
          <w:vertAlign w:val="subscript"/>
        </w:rPr>
        <w:t>3</w:t>
      </w:r>
      <w:r w:rsidR="00F52E9E">
        <w:t xml:space="preserve"> solution under N</w:t>
      </w:r>
      <w:r w:rsidR="00F52E9E" w:rsidRPr="00B32446">
        <w:rPr>
          <w:vertAlign w:val="subscript"/>
        </w:rPr>
        <w:t>2</w:t>
      </w:r>
      <w:r w:rsidR="00F52E9E">
        <w:t xml:space="preserve"> results in CO dissociation and formation of [Mn(</w:t>
      </w:r>
      <w:proofErr w:type="spellStart"/>
      <w:r w:rsidR="00F52E9E" w:rsidRPr="00B32446">
        <w:rPr>
          <w:rFonts w:cstheme="minorHAnsi"/>
        </w:rPr>
        <w:t>Tp</w:t>
      </w:r>
      <w:proofErr w:type="spellEnd"/>
      <w:r w:rsidR="00F52E9E">
        <w:t>)(CO)</w:t>
      </w:r>
      <w:r w:rsidR="00F52E9E">
        <w:rPr>
          <w:vertAlign w:val="subscript"/>
        </w:rPr>
        <w:t>2</w:t>
      </w:r>
      <w:r w:rsidR="00F52E9E" w:rsidRPr="00B32446">
        <w:t>(N</w:t>
      </w:r>
      <w:r w:rsidR="00F52E9E">
        <w:rPr>
          <w:vertAlign w:val="subscript"/>
        </w:rPr>
        <w:t>2</w:t>
      </w:r>
      <w:r w:rsidR="00F52E9E" w:rsidRPr="00B32446">
        <w:t>)</w:t>
      </w:r>
      <w:r w:rsidR="00F52E9E">
        <w:t>].</w:t>
      </w:r>
      <w:r w:rsidR="00F52E9E">
        <w:fldChar w:fldCharType="begin"/>
      </w:r>
      <w:r w:rsidR="00F52E9E">
        <w:instrText xml:space="preserve"> ADDIN EN.CITE &lt;EndNote&gt;&lt;Cite&gt;&lt;Author&gt;Swennenhuis&lt;/Author&gt;&lt;Year&gt;2011&lt;/Year&gt;&lt;RecNum&gt;1844&lt;/RecNum&gt;&lt;DisplayText&gt;&lt;style face="superscript"&gt;12&lt;/style&gt;&lt;/DisplayText&gt;&lt;record&gt;&lt;rec-number&gt;1844&lt;/rec-number&gt;&lt;foreign-keys&gt;&lt;key app="EN" db-id="05s5rdrx1e5ae0ed5p0v5fe7ea2wsfzps9tf" timestamp="1574679442"&gt;1844&lt;/key&gt;&lt;/foreign-keys&gt;&lt;ref-type name="Journal Article"&gt;17&lt;/ref-type&gt;&lt;contributors&gt;&lt;authors&gt;&lt;author&gt;Swennenhuis, Bert H. G.&lt;/author&gt;&lt;author&gt;Poland, Ross&lt;/author&gt;&lt;author&gt;DeYonker, Nathan J.&lt;/author&gt;&lt;author&gt;Webster, Charles Edwin&lt;/author&gt;&lt;author&gt;Darensbourg, Donald J.&lt;/author&gt;&lt;author&gt;Bengali, Ashfaq A.&lt;/author&gt;&lt;/authors&gt;&lt;/contributors&gt;&lt;titles&gt;&lt;title&gt;Ligand Displacement from TpMn(CO)2L Complexes: A Large Rate Enhancement in Comparison to the CpMn(CO)2L Analogues&lt;/title&gt;&lt;secondary-title&gt;Organometallics&lt;/secondary-title&gt;&lt;/titles&gt;&lt;pages&gt;3054-3063&lt;/pages&gt;&lt;volume&gt;30&lt;/volume&gt;&lt;number&gt;11&lt;/number&gt;&lt;dates&gt;&lt;year&gt;2011&lt;/year&gt;&lt;pub-dates&gt;&lt;date&gt;2011/06/13&lt;/date&gt;&lt;/pub-dates&gt;&lt;/dates&gt;&lt;publisher&gt;American Chemical Society&lt;/publisher&gt;&lt;isbn&gt;0276-7333&lt;/isbn&gt;&lt;urls&gt;&lt;related-urls&gt;&lt;url&gt;https://doi.org/10.1021/om200161g&lt;/url&gt;&lt;url&gt;https://pubs.acs.org/doi/pdf/10.1021/om200161g&lt;/url&gt;&lt;/related-urls&gt;&lt;/urls&gt;&lt;electronic-resource-num&gt;10.1021/om200161g&lt;/electronic-resource-num&gt;&lt;/record&gt;&lt;/Cite&gt;&lt;/EndNote&gt;</w:instrText>
      </w:r>
      <w:r w:rsidR="00F52E9E">
        <w:fldChar w:fldCharType="separate"/>
      </w:r>
      <w:r w:rsidR="00F52E9E" w:rsidRPr="00464CEC">
        <w:rPr>
          <w:noProof/>
          <w:vertAlign w:val="superscript"/>
        </w:rPr>
        <w:t>12</w:t>
      </w:r>
      <w:r w:rsidR="00F52E9E">
        <w:fldChar w:fldCharType="end"/>
      </w:r>
      <w:r w:rsidR="00F52E9E">
        <w:t xml:space="preserve"> The dinitrogen-bridged dimer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H</w:t>
      </w:r>
      <w:r w:rsidR="00F52E9E" w:rsidRPr="00273E82">
        <w:rPr>
          <w:vertAlign w:val="subscript"/>
        </w:rPr>
        <w:t>5</w:t>
      </w:r>
      <w:r w:rsidR="00F52E9E">
        <w:t>)(CO)</w:t>
      </w:r>
      <w:r w:rsidR="00F52E9E">
        <w:rPr>
          <w:vertAlign w:val="subscript"/>
        </w:rPr>
        <w:t>2</w:t>
      </w:r>
      <w:r w:rsidR="00F52E9E" w:rsidRPr="00DC2E61">
        <w:t>}</w:t>
      </w:r>
      <w:r w:rsidR="00F52E9E">
        <w:rPr>
          <w:vertAlign w:val="subscript"/>
        </w:rPr>
        <w:t>2</w:t>
      </w:r>
      <w:r w:rsidR="00F52E9E" w:rsidRPr="00DC2E61">
        <w:t>(N</w:t>
      </w:r>
      <w:r w:rsidR="00F52E9E" w:rsidRPr="00DC2E61">
        <w:rPr>
          <w:vertAlign w:val="subscript"/>
        </w:rPr>
        <w:t>2</w:t>
      </w:r>
      <w:r w:rsidR="00F52E9E" w:rsidRPr="00DC2E61">
        <w:t>)</w:t>
      </w:r>
      <w:r w:rsidR="00F52E9E">
        <w:t>] may be prepared from the reaction of [Mn(</w:t>
      </w:r>
      <w:r w:rsidR="00F52E9E" w:rsidRPr="00192FD9">
        <w:rPr>
          <w:rFonts w:ascii="Symbol" w:hAnsi="Symbol"/>
        </w:rPr>
        <w:t></w:t>
      </w:r>
      <w:r w:rsidR="00F52E9E" w:rsidRPr="00192FD9">
        <w:rPr>
          <w:vertAlign w:val="superscript"/>
        </w:rPr>
        <w:t>5</w:t>
      </w:r>
      <w:r w:rsidR="00F52E9E">
        <w:t>-C</w:t>
      </w:r>
      <w:r w:rsidR="00F52E9E" w:rsidRPr="00192FD9">
        <w:rPr>
          <w:vertAlign w:val="subscript"/>
        </w:rPr>
        <w:t>5</w:t>
      </w:r>
      <w:r w:rsidR="00F52E9E">
        <w:t>H</w:t>
      </w:r>
      <w:r w:rsidR="00F52E9E" w:rsidRPr="00273E82">
        <w:rPr>
          <w:vertAlign w:val="subscript"/>
        </w:rPr>
        <w:t>5</w:t>
      </w:r>
      <w:r w:rsidR="00F52E9E">
        <w:t>)(CO)</w:t>
      </w:r>
      <w:r w:rsidR="00F52E9E">
        <w:rPr>
          <w:vertAlign w:val="subscript"/>
        </w:rPr>
        <w:t>2</w:t>
      </w:r>
      <w:r w:rsidR="00F52E9E">
        <w:t>(THF)] with N</w:t>
      </w:r>
      <w:r w:rsidR="00F52E9E" w:rsidRPr="00DC2E61">
        <w:rPr>
          <w:vertAlign w:val="subscript"/>
        </w:rPr>
        <w:t>2</w:t>
      </w:r>
      <w:r w:rsidR="00F52E9E">
        <w:t>CHCF</w:t>
      </w:r>
      <w:r w:rsidR="00F52E9E" w:rsidRPr="00DC2E61">
        <w:rPr>
          <w:vertAlign w:val="subscript"/>
        </w:rPr>
        <w:t>3</w:t>
      </w:r>
      <w:r w:rsidR="00F52E9E">
        <w:t>.</w:t>
      </w:r>
      <w:r w:rsidR="00F52E9E">
        <w:fldChar w:fldCharType="begin"/>
      </w:r>
      <w:r w:rsidR="00F52E9E">
        <w:instrText xml:space="preserve"> ADDIN EN.CITE &lt;EndNote&gt;&lt;Cite&gt;&lt;Author&gt;Ziegler&lt;/Author&gt;&lt;Year&gt;1976&lt;/Year&gt;&lt;RecNum&gt;1850&lt;/RecNum&gt;&lt;DisplayText&gt;&lt;style face="superscript"&gt;13&lt;/style&gt;&lt;/DisplayText&gt;&lt;record&gt;&lt;rec-number&gt;1850&lt;/rec-number&gt;&lt;foreign-keys&gt;&lt;key app="EN" db-id="05s5rdrx1e5ae0ed5p0v5fe7ea2wsfzps9tf" timestamp="1574689588"&gt;1850&lt;/key&gt;&lt;/foreign-keys&gt;&lt;ref-type name="Journal Article"&gt;17&lt;/ref-type&gt;&lt;contributors&gt;&lt;authors&gt;&lt;author&gt;Ziegler, Manfred L.&lt;/author&gt;&lt;author&gt;Weidenhammer, Klaus&lt;/author&gt;&lt;author&gt;Zeiner, Hartmut&lt;/author&gt;&lt;author&gt;Skell, Philip S.&lt;/author&gt;&lt;author&gt;Herrmann, Wolfgang A.&lt;/author&gt;&lt;/authors&gt;&lt;/contributors&gt;&lt;titles&gt;&lt;title&gt;Nitrogen Transfer from a Diazoalkane to a Metal Center&lt;/title&gt;&lt;secondary-title&gt;Angewandte Chemie International Edition&lt;/secondary-title&gt;&lt;/titles&gt;&lt;periodical&gt;&lt;full-title&gt;Angewandte Chemie International Edition&lt;/full-title&gt;&lt;abbr-1&gt;Angew. Chem. Int. Ed.&lt;/abbr-1&gt;&lt;abbr-2&gt;Angew Chem Int Ed&lt;/abbr-2&gt;&lt;/periodical&gt;&lt;pages&gt;695-696&lt;/pages&gt;&lt;volume&gt;15&lt;/volume&gt;&lt;number&gt;11&lt;/number&gt;&lt;dates&gt;&lt;year&gt;1976&lt;/year&gt;&lt;/dates&gt;&lt;publisher&gt;Wiley Online Library&lt;/publisher&gt;&lt;isbn&gt;1521-3773&lt;/isbn&gt;&lt;urls&gt;&lt;related-urls&gt;&lt;url&gt;https://doi.org/10.1002/anie.197606951&lt;/url&gt;&lt;/related-urls&gt;&lt;/urls&gt;&lt;electronic-resource-num&gt;10.1002/anie.197606951&lt;/electronic-resource-num&gt;&lt;/record&gt;&lt;/Cite&gt;&lt;/EndNote&gt;</w:instrText>
      </w:r>
      <w:r w:rsidR="00F52E9E">
        <w:fldChar w:fldCharType="separate"/>
      </w:r>
      <w:r w:rsidR="00F52E9E" w:rsidRPr="00464CEC">
        <w:rPr>
          <w:noProof/>
          <w:vertAlign w:val="superscript"/>
        </w:rPr>
        <w:t>13</w:t>
      </w:r>
      <w:r w:rsidR="00F52E9E">
        <w:fldChar w:fldCharType="end"/>
      </w:r>
      <w:r w:rsidR="004261C2">
        <w:t xml:space="preserve"> An example of P</w:t>
      </w:r>
      <w:r w:rsidR="004261C2" w:rsidRPr="004261C2">
        <w:rPr>
          <w:vertAlign w:val="subscript"/>
        </w:rPr>
        <w:t>2</w:t>
      </w:r>
      <w:r w:rsidR="004261C2">
        <w:t>N</w:t>
      </w:r>
      <w:r w:rsidR="004261C2" w:rsidRPr="004261C2">
        <w:rPr>
          <w:vertAlign w:val="subscript"/>
        </w:rPr>
        <w:t>2</w:t>
      </w:r>
      <w:r w:rsidR="004261C2">
        <w:t>-based complex with a bridging N</w:t>
      </w:r>
      <w:r w:rsidR="004261C2" w:rsidRPr="00583132">
        <w:rPr>
          <w:vertAlign w:val="subscript"/>
        </w:rPr>
        <w:t>2</w:t>
      </w:r>
      <w:r w:rsidR="004261C2">
        <w:t xml:space="preserve"> ligand has also been reported.</w:t>
      </w:r>
      <w:r w:rsidR="004261C2">
        <w:fldChar w:fldCharType="begin"/>
      </w:r>
      <w:r w:rsidR="004261C2">
        <w:instrText xml:space="preserve"> ADDIN EN.CITE &lt;EndNote&gt;&lt;Cite&gt;&lt;Author&gt;Chomitz&lt;/Author&gt;&lt;Year&gt;2007&lt;/Year&gt;&lt;RecNum&gt;1860&lt;/RecNum&gt;&lt;DisplayText&gt;&lt;style face="superscript"&gt;14&lt;/style&gt;&lt;/DisplayText&gt;&lt;record&gt;&lt;rec-number&gt;1860&lt;/rec-number&gt;&lt;foreign-keys&gt;&lt;key app="EN" db-id="05s5rdrx1e5ae0ed5p0v5fe7ea2wsfzps9tf" timestamp="1577102509"&gt;1860&lt;/key&gt;&lt;/foreign-keys&gt;&lt;ref-type name="Journal Article"&gt;17&lt;/ref-type&gt;&lt;contributors&gt;&lt;authors&gt;&lt;author&gt;Chomitz, Wayne A.&lt;/author&gt;&lt;author&gt;Arnold, John&lt;/author&gt;&lt;/authors&gt;&lt;/contributors&gt;&lt;titles&gt;&lt;title&gt;Transition metal dinitrogen complexes supported by a versatile monoanionic [N2P2] ligand&lt;/title&gt;&lt;secondary-title&gt;Chemical Communications&lt;/secondary-title&gt;&lt;/titles&gt;&lt;periodical&gt;&lt;full-title&gt;Chemical Communications&lt;/full-title&gt;&lt;abbr-1&gt;Chem. Commun.&lt;/abbr-1&gt;&lt;abbr-2&gt;Chem Commun&lt;/abbr-2&gt;&lt;/periodical&gt;&lt;pages&gt;4797-4799&lt;/pages&gt;&lt;number&gt;45&lt;/number&gt;&lt;dates&gt;&lt;year&gt;2007&lt;/year&gt;&lt;/dates&gt;&lt;publisher&gt;The Royal Society of Chemistry&lt;/publisher&gt;&lt;isbn&gt;1359-7345&lt;/isbn&gt;&lt;work-type&gt;10.1039/B709763H&lt;/work-type&gt;&lt;urls&gt;&lt;related-urls&gt;&lt;url&gt;http://dx.doi.org/10.1039/B709763H&lt;/url&gt;&lt;url&gt;https://pubs.rsc.org/en/content/articlepdf/2007/cc/b709763h&lt;/url&gt;&lt;/related-urls&gt;&lt;/urls&gt;&lt;electronic-resource-num&gt;10.1039/B709763H&lt;/electronic-resource-num&gt;&lt;/record&gt;&lt;/Cite&gt;&lt;/EndNote&gt;</w:instrText>
      </w:r>
      <w:r w:rsidR="004261C2">
        <w:fldChar w:fldCharType="separate"/>
      </w:r>
      <w:r w:rsidR="004261C2" w:rsidRPr="004261C2">
        <w:rPr>
          <w:noProof/>
          <w:vertAlign w:val="superscript"/>
        </w:rPr>
        <w:t>14</w:t>
      </w:r>
      <w:r w:rsidR="004261C2">
        <w:fldChar w:fldCharType="end"/>
      </w:r>
    </w:p>
    <w:p w14:paraId="2D944D77" w14:textId="33FB99D5" w:rsidR="00656FDB" w:rsidRPr="00656FDB" w:rsidRDefault="00656FDB" w:rsidP="0039003A">
      <w:pPr>
        <w:pStyle w:val="RSCB02ArticleText"/>
        <w:ind w:firstLine="284"/>
      </w:pPr>
      <w:r w:rsidRPr="00656FDB">
        <w:t>Given the current interest in using manganese carbonyl complexes as catalysts for organic transformations,</w:t>
      </w:r>
      <w:r w:rsidRPr="00656FDB">
        <w:fldChar w:fldCharType="begin">
          <w:fldData xml:space="preserve">PEVuZE5vdGU+PENpdGU+PEF1dGhvcj5IdTwvQXV0aG9yPjxZZWFyPjIwMTg8L1llYXI+PFJlY051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BDaGVtIEludCBFZDwvYWJici0yPjwvcGVyaW9kaWNhbD48cGFnZXM+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</w:fldData>
        </w:fldChar>
      </w:r>
      <w:r w:rsidR="004261C2">
        <w:instrText xml:space="preserve"> ADDIN EN.CITE </w:instrText>
      </w:r>
      <w:r w:rsidR="004261C2">
        <w:fldChar w:fldCharType="begin">
          <w:fldData xml:space="preserve">PEVuZE5vdGU+PENpdGU+PEF1dGhvcj5IdTwvQXV0aG9yPjxZZWFyPjIwMTg8L1llYXI+PFJlY051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BDaGVtIEludCBFZDwvYWJici0yPjwvcGVyaW9kaWNhbD48cGFnZXM+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</w:fldData>
        </w:fldChar>
      </w:r>
      <w:r w:rsidR="004261C2">
        <w:instrText xml:space="preserve"> ADDIN EN.CITE.DATA </w:instrText>
      </w:r>
      <w:r w:rsidR="004261C2">
        <w:fldChar w:fldCharType="end"/>
      </w:r>
      <w:r w:rsidRPr="00656FDB">
        <w:fldChar w:fldCharType="separate"/>
      </w:r>
      <w:r w:rsidR="004261C2" w:rsidRPr="004261C2">
        <w:rPr>
          <w:noProof/>
          <w:vertAlign w:val="superscript"/>
        </w:rPr>
        <w:t>15-20</w:t>
      </w:r>
      <w:r w:rsidRPr="00656FDB">
        <w:fldChar w:fldCharType="end"/>
      </w:r>
      <w:r w:rsidRPr="00656FDB">
        <w:t xml:space="preserve"> the observation of new manganese dinitrogen complexes could offer potential for the </w:t>
      </w:r>
      <w:r w:rsidR="0021289F">
        <w:t xml:space="preserve">future </w:t>
      </w:r>
      <w:r w:rsidRPr="00656FDB">
        <w:t>development of</w:t>
      </w:r>
      <w:r w:rsidR="0021289F">
        <w:t xml:space="preserve"> </w:t>
      </w:r>
      <w:r w:rsidRPr="00656FDB">
        <w:t>pathways for nitrogen fixation. We have recently employed time-resolved infra-red spectroscopy to demonstrate that photolysis of [Mn(</w:t>
      </w:r>
      <w:proofErr w:type="spellStart"/>
      <w:r w:rsidRPr="00656FDB">
        <w:t>ppy</w:t>
      </w:r>
      <w:proofErr w:type="spellEnd"/>
      <w:r w:rsidRPr="00656FDB">
        <w:t>)(CO)</w:t>
      </w:r>
      <w:r w:rsidRPr="00656FDB">
        <w:rPr>
          <w:vertAlign w:val="subscript"/>
        </w:rPr>
        <w:t>4</w:t>
      </w:r>
      <w:r w:rsidRPr="00656FDB">
        <w:t>] (</w:t>
      </w:r>
      <w:proofErr w:type="spellStart"/>
      <w:r w:rsidRPr="00656FDB">
        <w:t>ppy</w:t>
      </w:r>
      <w:proofErr w:type="spellEnd"/>
      <w:r w:rsidRPr="00656FDB">
        <w:t xml:space="preserve"> = 2-phenylpyridine) results in ultra-fast loss of a CO ligand and formation of species [Mn(</w:t>
      </w:r>
      <w:proofErr w:type="spellStart"/>
      <w:r w:rsidRPr="00656FDB">
        <w:t>ppy</w:t>
      </w:r>
      <w:proofErr w:type="spellEnd"/>
      <w:r w:rsidRPr="00656FDB">
        <w:t>)(CO)</w:t>
      </w:r>
      <w:r w:rsidRPr="00656FDB">
        <w:rPr>
          <w:vertAlign w:val="subscript"/>
        </w:rPr>
        <w:t>3</w:t>
      </w:r>
      <w:r w:rsidRPr="00656FDB">
        <w:t>S] within 1 ps, where S is the solvent medium employed.</w:t>
      </w:r>
      <w:r w:rsidRPr="00656FDB">
        <w:fldChar w:fldCharType="begin"/>
      </w:r>
      <w:r w:rsidR="004261C2">
        <w:instrText xml:space="preserve"> ADDIN EN.CITE &lt;EndNote&gt;&lt;Cite&gt;&lt;Author&gt;Aucott&lt;/Author&gt;&lt;Year&gt;2019&lt;/Year&gt;&lt;RecNum&gt;1788&lt;/RecNum&gt;&lt;DisplayText&gt;&lt;style face="superscript"&gt;2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Pr="00656FDB">
        <w:fldChar w:fldCharType="separate"/>
      </w:r>
      <w:r w:rsidR="004261C2" w:rsidRPr="004261C2">
        <w:rPr>
          <w:noProof/>
          <w:vertAlign w:val="superscript"/>
        </w:rPr>
        <w:t>21</w:t>
      </w:r>
      <w:r w:rsidRPr="00656FDB">
        <w:fldChar w:fldCharType="end"/>
      </w:r>
      <w:r w:rsidRPr="00656FDB">
        <w:t xml:space="preserve"> If S is a substrate for Mn-catalysed C-H functionalisation, such as an alkyne or an activated alkene, then subsequent C-C bond formation may be observed.</w:t>
      </w:r>
      <w:r w:rsidRPr="00656FDB">
        <w:fldChar w:fldCharType="begin"/>
      </w:r>
      <w:r w:rsidR="004261C2">
        <w:instrText xml:space="preserve"> ADDIN EN.CITE &lt;EndNote&gt;&lt;Cite&gt;&lt;Author&gt;Hammarback&lt;/Author&gt;&lt;Year&gt;2018&lt;/Year&gt;&lt;RecNum&gt;1734&lt;/RecNum&gt;&lt;DisplayText&gt;&lt;style face="superscript"&gt;16&lt;/style&gt;&lt;/DisplayText&gt;&lt;record&gt;&lt;rec-number&gt;1734&lt;/rec-number&gt;&lt;foreign-keys&gt;&lt;key app="EN" db-id="05s5rdrx1e5ae0ed5p0v5fe7ea2wsfzps9tf" timestamp="1569500705"&gt;1734&lt;/key&gt;&lt;/foreign-keys&gt;&lt;ref-type name="Journal Article"&gt;17&lt;/ref-type&gt;&lt;contributors&gt;&lt;authors&gt;&lt;author&gt;Hammarback, L. Anders&lt;/author&gt;&lt;author&gt;Clark, Ian P.&lt;/author&gt;&lt;author&gt;Sazanovich, Igor V.&lt;/author&gt;&lt;author&gt;Towrie, Michael&lt;/author&gt;&lt;author&gt;Robinson, Alan&lt;/author&gt;&lt;author&gt;Clarke, Francis&lt;/author&gt;&lt;author&gt;Meyer, Stephanie&lt;/author&gt;&lt;author&gt;Fairlamb, Ian J. S.&lt;/author&gt;&lt;author&gt;Lynam, Jason M.&lt;/author&gt;&lt;/authors&gt;&lt;/contributors&gt;&lt;titles&gt;&lt;title&gt;Mapping out the key carbon–carbon bond-forming steps in Mn-catalysed C–H functionalization&lt;/title&gt;&lt;secondary-title&gt;Nature Catalysis&lt;/secondary-title&gt;&lt;/titles&gt;&lt;periodical&gt;&lt;full-title&gt;Nature Catalysis&lt;/full-title&gt;&lt;abbr-1&gt;Nat. Catal.&lt;/abbr-1&gt;&lt;abbr-2&gt;Nat Catal&lt;/abbr-2&gt;&lt;/periodical&gt;&lt;pages&gt;830-840&lt;/pages&gt;&lt;volume&gt;1&lt;/volume&gt;&lt;number&gt;11&lt;/number&gt;&lt;dates&gt;&lt;year&gt;2018&lt;/year&gt;&lt;pub-dates&gt;&lt;date&gt;2018/11/01&lt;/date&gt;&lt;/pub-dates&gt;&lt;/dates&gt;&lt;isbn&gt;2520-1158&lt;/isbn&gt;&lt;urls&gt;&lt;related-urls&gt;&lt;url&gt;https://doi.org/10.1038/s41929-018-0145-y&lt;/url&gt;&lt;/related-urls&gt;&lt;/urls&gt;&lt;electronic-resource-num&gt;10.1038/s41929-018-0145-y&lt;/electronic-resource-num&gt;&lt;/record&gt;&lt;/Cite&gt;&lt;/EndNote&gt;</w:instrText>
      </w:r>
      <w:r w:rsidRPr="00656FDB">
        <w:fldChar w:fldCharType="separate"/>
      </w:r>
      <w:r w:rsidR="004261C2" w:rsidRPr="004261C2">
        <w:rPr>
          <w:noProof/>
          <w:vertAlign w:val="superscript"/>
        </w:rPr>
        <w:t>16</w:t>
      </w:r>
      <w:r w:rsidRPr="00656FDB">
        <w:fldChar w:fldCharType="end"/>
      </w:r>
      <w:r w:rsidRPr="00656FDB">
        <w:t xml:space="preserve"> It was reasoned that if a suitably weakly bound solvent, such as a hydrocarbon, were employed then this could be displaced by a molecule of dinitrogen</w:t>
      </w:r>
      <w:r w:rsidR="0039003A">
        <w:t>. TRIR has been used to identify dinitrogen complexes formed by displacement of a coordinated hydrocarbon ligand for a number of different metal complexes and to quantify the rates of substitution.</w:t>
      </w:r>
      <w:r w:rsidR="00D642C9">
        <w:fldChar w:fldCharType="begin">
          <w:fldData xml:space="preserve">PEVuZE5vdGU+PENpdGU+PEF1dGhvcj5HcmlsbHM8L0F1dGhvcj48WWVhcj4yMDA2PC9ZZWFyPjxS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</w:fldData>
        </w:fldChar>
      </w:r>
      <w:r w:rsidR="00D642C9">
        <w:instrText xml:space="preserve"> ADDIN EN.CITE </w:instrText>
      </w:r>
      <w:r w:rsidR="00D642C9">
        <w:fldChar w:fldCharType="begin">
          <w:fldData xml:space="preserve">PEVuZE5vdGU+PENpdGU+PEF1dGhvcj5HcmlsbHM8L0F1dGhvcj48WWVhcj4yMDA2PC9ZZWFyPjxS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</w:fldData>
        </w:fldChar>
      </w:r>
      <w:r w:rsidR="00D642C9">
        <w:instrText xml:space="preserve"> ADDIN EN.CITE.DATA </w:instrText>
      </w:r>
      <w:r w:rsidR="00D642C9">
        <w:fldChar w:fldCharType="end"/>
      </w:r>
      <w:r w:rsidR="00D642C9">
        <w:fldChar w:fldCharType="separate"/>
      </w:r>
      <w:r w:rsidR="00D642C9" w:rsidRPr="00D642C9">
        <w:rPr>
          <w:noProof/>
          <w:vertAlign w:val="superscript"/>
        </w:rPr>
        <w:t>22</w:t>
      </w:r>
      <w:r w:rsidR="00D642C9">
        <w:fldChar w:fldCharType="end"/>
      </w:r>
      <w:r w:rsidRPr="00656FDB">
        <w:t xml:space="preserve"> In a similar vein, George has demonstrated that using </w:t>
      </w:r>
      <w:proofErr w:type="spellStart"/>
      <w:r w:rsidRPr="00656FDB">
        <w:t>perfluorinated</w:t>
      </w:r>
      <w:proofErr w:type="spellEnd"/>
      <w:r w:rsidRPr="00656FDB">
        <w:t xml:space="preserve"> solvents as weakly bound token ligands even allows for the coordination of </w:t>
      </w:r>
      <w:proofErr w:type="spellStart"/>
      <w:r w:rsidRPr="00656FDB">
        <w:t>Xe</w:t>
      </w:r>
      <w:proofErr w:type="spellEnd"/>
      <w:r w:rsidRPr="00656FDB">
        <w:t xml:space="preserve"> to photochemically generated [W(CO)</w:t>
      </w:r>
      <w:r w:rsidRPr="00656FDB">
        <w:rPr>
          <w:vertAlign w:val="subscript"/>
        </w:rPr>
        <w:t>5</w:t>
      </w:r>
      <w:r w:rsidRPr="00656FDB">
        <w:t>]</w:t>
      </w:r>
      <w:r w:rsidRPr="00656FDB">
        <w:fldChar w:fldCharType="begin"/>
      </w:r>
      <w:r w:rsidR="00D642C9">
        <w:instrText xml:space="preserve"> ADDIN EN.CITE &lt;EndNote&gt;&lt;Cite&gt;&lt;Author&gt;Bartlett&lt;/Author&gt;&lt;Year&gt;2019&lt;/Year&gt;&lt;RecNum&gt;1817&lt;/RecNum&gt;&lt;DisplayText&gt;&lt;style face="superscript"&gt;23&lt;/style&gt;&lt;/DisplayText&gt;&lt;record&gt;&lt;rec-number&gt;1817&lt;/rec-number&gt;&lt;foreign-keys&gt;&lt;key app="EN" db-id="05s5rdrx1e5ae0ed5p0v5fe7ea2wsfzps9tf" timestamp="1569572646"&gt;1817&lt;/key&gt;&lt;/foreign-keys&gt;&lt;ref-type name="Journal Article"&gt;17&lt;/ref-type&gt;&lt;contributors&gt;&lt;authors&gt;&lt;author&gt;Bartlett, Stuart A.&lt;/author&gt;&lt;author&gt;Besley, Nicholas A.&lt;/author&gt;&lt;author&gt;Dent, Andrew J.&lt;/author&gt;&lt;author&gt;Diaz-Moreno, Sofia&lt;/author&gt;&lt;author&gt;Evans, John&lt;/author&gt;&lt;author&gt;Hamilton, Michelle L.&lt;/author&gt;&lt;author&gt;Hanson-Heine, Magnus W. D.&lt;/author&gt;&lt;author&gt;Horvath, Raphael&lt;/author&gt;&lt;author&gt;Manici, Valentina&lt;/author&gt;&lt;author&gt;Sun, Xue-Zhong&lt;/author&gt;&lt;author&gt;Towrie, Michael&lt;/author&gt;&lt;author&gt;Wu, Lingjun&lt;/author&gt;&lt;author&gt;Zhang, Xiaoyi&lt;/author&gt;&lt;author&gt;George, Michael W.&lt;/author&gt;&lt;/authors&gt;&lt;/contributors&gt;&lt;titles&gt;&lt;title&gt;Monitoring the Formation and Reactivity of Organometallic Alkane and Fluoroalkane Complexes with Silanes and Xe Using Time-Resolved X-ray Absorption Fine Structure Spectroscopy&lt;/title&gt;&lt;secondary-title&gt;Journal of the American Chemical Society&lt;/secondary-title&gt;&lt;/titles&gt;&lt;periodical&gt;&lt;full-title&gt;Journal of the American Chemical Society&lt;/full-title&gt;&lt;abbr-1&gt;J. Am. Chem. Soc.&lt;/abbr-1&gt;&lt;abbr-2&gt;J Am Chem Soc&lt;/abbr-2&gt;&lt;/periodical&gt;&lt;pages&gt;11471-11480&lt;/pages&gt;&lt;volume&gt;141&lt;/volume&gt;&lt;number&gt;29&lt;/number&gt;&lt;dates&gt;&lt;year&gt;2019&lt;/year&gt;&lt;pub-dates&gt;&lt;date&gt;2019/07/24&lt;/date&gt;&lt;/pub-dates&gt;&lt;/dates&gt;&lt;publisher&gt;American Chemical Society&lt;/publisher&gt;&lt;isbn&gt;0002-7863&lt;/isbn&gt;&lt;urls&gt;&lt;related-urls&gt;&lt;url&gt;https://doi.org/10.1021/jacs.8b13848&lt;/url&gt;&lt;url&gt;https://pubs.acs.org/doi/pdf/10.1021/jacs.8b13848&lt;/url&gt;&lt;/related-urls&gt;&lt;/urls&gt;&lt;electronic-resource-num&gt;10.1021/jacs.8b13848&lt;/electronic-resource-num&gt;&lt;/record&gt;&lt;/Cite&gt;&lt;/EndNote&gt;</w:instrText>
      </w:r>
      <w:r w:rsidRPr="00656FDB">
        <w:fldChar w:fldCharType="separate"/>
      </w:r>
      <w:r w:rsidR="00D642C9" w:rsidRPr="00D642C9">
        <w:rPr>
          <w:noProof/>
          <w:vertAlign w:val="superscript"/>
        </w:rPr>
        <w:t>23</w:t>
      </w:r>
      <w:r w:rsidRPr="00656FDB">
        <w:fldChar w:fldCharType="end"/>
      </w:r>
      <w:r w:rsidRPr="00656FDB">
        <w:t xml:space="preserve"> and [Mn(</w:t>
      </w:r>
      <w:r w:rsidRPr="006304F7">
        <w:rPr>
          <w:rFonts w:ascii="Symbol" w:hAnsi="Symbol"/>
        </w:rPr>
        <w:t></w:t>
      </w:r>
      <w:r w:rsidRPr="00656FDB">
        <w:rPr>
          <w:vertAlign w:val="superscript"/>
        </w:rPr>
        <w:t>5</w:t>
      </w:r>
      <w:r w:rsidRPr="00656FDB">
        <w:t>-C</w:t>
      </w:r>
      <w:r w:rsidRPr="00656FDB">
        <w:rPr>
          <w:vertAlign w:val="subscript"/>
        </w:rPr>
        <w:t>5</w:t>
      </w:r>
      <w:r w:rsidRPr="00656FDB">
        <w:t>H</w:t>
      </w:r>
      <w:r w:rsidRPr="00656FDB">
        <w:rPr>
          <w:vertAlign w:val="subscript"/>
        </w:rPr>
        <w:t>5</w:t>
      </w:r>
      <w:r w:rsidRPr="00656FDB">
        <w:t>)(CO)</w:t>
      </w:r>
      <w:r w:rsidRPr="00656FDB">
        <w:rPr>
          <w:vertAlign w:val="subscript"/>
        </w:rPr>
        <w:t>2</w:t>
      </w:r>
      <w:r w:rsidRPr="00656FDB">
        <w:t>] fragments.</w:t>
      </w:r>
      <w:r w:rsidRPr="00656FDB">
        <w:fldChar w:fldCharType="begin"/>
      </w:r>
      <w:r w:rsidR="00D642C9">
        <w:instrText xml:space="preserve"> ADDIN EN.CITE &lt;EndNote&gt;&lt;Cite&gt;&lt;Author&gt;Wu&lt;/Author&gt;&lt;Year&gt;2019&lt;/Year&gt;&lt;RecNum&gt;1819&lt;/RecNum&gt;&lt;DisplayText&gt;&lt;style face="superscript"&gt;24&lt;/style&gt;&lt;/DisplayText&gt;&lt;record&gt;&lt;rec-number&gt;1819&lt;/rec-number&gt;&lt;foreign-keys&gt;&lt;key app="EN" db-id="05s5rdrx1e5ae0ed5p0v5fe7ea2wsfzps9tf" timestamp="1569591028"&gt;1819&lt;/key&gt;&lt;/foreign-keys&gt;&lt;ref-type name="Journal Article"&gt;17&lt;/ref-type&gt;&lt;contributors&gt;&lt;authors&gt;&lt;author&gt;Wu, Xue&lt;/author&gt;&lt;author&gt;Liu, Zhen&lt;/author&gt;&lt;author&gt;Murphey, Thomas S.&lt;/author&gt;&lt;author&gt;Sun, Xue Z.&lt;/author&gt;&lt;author&gt;Hanson-Heine, Magnus W. D.&lt;/author&gt;&lt;author&gt;Towrie, Michael&lt;/author&gt;&lt;author&gt;Harvey, Jeremy N.&lt;/author&gt;&lt;author&gt;George,  Michael W.&lt;/author&gt;&lt;/authors&gt;&lt;/contributors&gt;&lt;titles&gt;&lt;title&gt;&lt;style face="normal" font="default" size="100%"&gt;The effect of coordination of alkanes, Xe and CO&lt;/style&gt;&lt;style face="subscript" font="default" size="100%"&gt;2&lt;/style&gt;&lt;style face="normal" font="default" size="100%"&gt; (η&lt;/style&gt;&lt;style face="superscript" font="default" size="100%"&gt;1&lt;/style&gt;&lt;style face="normal" font="default" size="100%"&gt;-OCO) on changes in spin state and reactivity in organometallic chemistry: a combined experimetnal and theorectical study of the photochemistry of CpMn(CO)&lt;/style&gt;&lt;style face="subscript" font="default" size="100%"&gt;3&lt;/style&gt;&lt;/title&gt;&lt;secondary-title&gt;Faraday Discussions&lt;/secondary-title&gt;&lt;/titles&gt;&lt;periodical&gt;&lt;full-title&gt;Faraday Discussions&lt;/full-title&gt;&lt;abbr-1&gt;Faraday Discuss.&lt;/abbr-1&gt;&lt;abbr-2&gt;Faraday Discuss&lt;/abbr-2&gt;&lt;/periodical&gt;&lt;dates&gt;&lt;year&gt;2019&lt;/year&gt;&lt;/dates&gt;&lt;urls&gt;&lt;/urls&gt;&lt;electronic-resource-num&gt;10.1039/c9fd00067d&lt;/electronic-resource-num&gt;&lt;/record&gt;&lt;/Cite&gt;&lt;/EndNote&gt;</w:instrText>
      </w:r>
      <w:r w:rsidRPr="00656FDB">
        <w:fldChar w:fldCharType="separate"/>
      </w:r>
      <w:r w:rsidR="00D642C9" w:rsidRPr="00D642C9">
        <w:rPr>
          <w:noProof/>
          <w:vertAlign w:val="superscript"/>
        </w:rPr>
        <w:t>24</w:t>
      </w:r>
      <w:r w:rsidRPr="00656FDB">
        <w:fldChar w:fldCharType="end"/>
      </w:r>
    </w:p>
    <w:p w14:paraId="38793A40" w14:textId="6C392175" w:rsidR="00656FDB" w:rsidRPr="00656FDB" w:rsidRDefault="00656FDB" w:rsidP="00656FDB">
      <w:pPr>
        <w:pStyle w:val="RSCB02ArticleText"/>
        <w:ind w:firstLine="284"/>
        <w:rPr>
          <w:b/>
          <w:bCs/>
        </w:rPr>
      </w:pPr>
      <w:r w:rsidRPr="00656FDB">
        <w:t>The implementation of this approach to form a mixed manganese carbonyl/dinitrogen complex is now reported. Instead of the 2-phenylpyridine-substituted complex, the related species [Mn(C^N)(CO)</w:t>
      </w:r>
      <w:r w:rsidRPr="00656FDB">
        <w:rPr>
          <w:vertAlign w:val="subscript"/>
        </w:rPr>
        <w:t>4</w:t>
      </w:r>
      <w:r w:rsidRPr="00656FDB">
        <w:t>], [</w:t>
      </w:r>
      <w:r w:rsidRPr="00656FDB">
        <w:rPr>
          <w:b/>
          <w:bCs/>
        </w:rPr>
        <w:t>1</w:t>
      </w:r>
      <w:r w:rsidRPr="00656FDB">
        <w:t>], was employed as it was anticipated that the more sterically demanding</w:t>
      </w:r>
      <w:r w:rsidR="00583132">
        <w:t xml:space="preserve"> </w:t>
      </w:r>
      <w:proofErr w:type="spellStart"/>
      <w:r w:rsidR="00583132">
        <w:t>cyclometallated</w:t>
      </w:r>
      <w:proofErr w:type="spellEnd"/>
      <w:r w:rsidRPr="00656FDB">
        <w:t xml:space="preserve"> </w:t>
      </w:r>
      <w:r w:rsidR="00583132">
        <w:t>imine</w:t>
      </w:r>
      <w:r w:rsidR="00583132" w:rsidRPr="00656FDB">
        <w:t xml:space="preserve"> </w:t>
      </w:r>
      <w:r w:rsidRPr="00656FDB">
        <w:t xml:space="preserve">ligand </w:t>
      </w:r>
      <w:r w:rsidR="00583132">
        <w:t>might</w:t>
      </w:r>
      <w:r w:rsidR="00583132" w:rsidRPr="00656FDB">
        <w:t xml:space="preserve"> </w:t>
      </w:r>
      <w:r w:rsidRPr="00656FDB">
        <w:t>favour the coordination of linear N</w:t>
      </w:r>
      <w:r w:rsidRPr="00656FDB">
        <w:rPr>
          <w:vertAlign w:val="subscript"/>
        </w:rPr>
        <w:t>2</w:t>
      </w:r>
      <w:r w:rsidRPr="00656FDB">
        <w:t xml:space="preserve"> to the metal</w:t>
      </w:r>
      <w:r w:rsidR="00583132">
        <w:t>.</w:t>
      </w:r>
      <w:r w:rsidRPr="00656FDB">
        <w:t xml:space="preserve"> </w:t>
      </w:r>
    </w:p>
    <w:p w14:paraId="1DBC8BEF" w14:textId="77777777" w:rsidR="00656FDB" w:rsidRPr="00656FDB" w:rsidRDefault="00656FDB" w:rsidP="00656FDB">
      <w:pPr>
        <w:pStyle w:val="RSCB04AHeadingSection"/>
        <w:rPr>
          <w:w w:val="108"/>
        </w:rPr>
      </w:pPr>
      <w:r w:rsidRPr="00656FDB">
        <w:rPr>
          <w:w w:val="108"/>
        </w:rPr>
        <w:t>Results and Discussion</w:t>
      </w:r>
    </w:p>
    <w:p w14:paraId="12C81C14" w14:textId="53378831" w:rsidR="0022786F" w:rsidRPr="0022786F" w:rsidRDefault="00656FDB" w:rsidP="0022786F">
      <w:pPr>
        <w:pStyle w:val="RSCB02ArticleText"/>
      </w:pPr>
      <w:r w:rsidRPr="00656FDB">
        <w:t>The photochemical dissociation of CO from [Mn(C^N)(CO)</w:t>
      </w:r>
      <w:r w:rsidRPr="00656FDB">
        <w:rPr>
          <w:vertAlign w:val="subscript"/>
        </w:rPr>
        <w:t>4</w:t>
      </w:r>
      <w:r w:rsidRPr="00656FDB">
        <w:t>], [</w:t>
      </w:r>
      <w:r w:rsidRPr="00656FDB">
        <w:rPr>
          <w:b/>
          <w:bCs/>
        </w:rPr>
        <w:t>1</w:t>
      </w:r>
      <w:r w:rsidRPr="00656FDB">
        <w:t>], was studied at the ULTRA facility, Rutherford Appleton Laboratory, using the time-resolved multiple probe (TR</w:t>
      </w:r>
      <w:r w:rsidRPr="00656FDB">
        <w:rPr>
          <w:vertAlign w:val="superscript"/>
        </w:rPr>
        <w:t>M</w:t>
      </w:r>
      <w:r w:rsidRPr="00656FDB">
        <w:t xml:space="preserve">PS) </w:t>
      </w:r>
    </w:p>
    <w:p w14:paraId="21E9F3F3" w14:textId="3EF2AD2E" w:rsidR="0022786F" w:rsidRPr="0022786F" w:rsidRDefault="0022786F" w:rsidP="0022786F">
      <w:pPr>
        <w:pStyle w:val="RSCI04CaptiontoFigureSchemeChart"/>
      </w:pPr>
      <w:r w:rsidRPr="0022786F">
        <w:rPr>
          <w:b/>
        </w:rPr>
        <w:t>Figure 2</w:t>
      </w:r>
      <w:r w:rsidRPr="0022786F">
        <w:t xml:space="preserve"> (a) ground state spectrum of [</w:t>
      </w:r>
      <w:r w:rsidRPr="0022786F">
        <w:rPr>
          <w:b/>
        </w:rPr>
        <w:t>1</w:t>
      </w:r>
      <w:r w:rsidRPr="0022786F">
        <w:t>] in heptane (b) TRIR spectra of [</w:t>
      </w:r>
      <w:r w:rsidRPr="0022786F">
        <w:rPr>
          <w:b/>
        </w:rPr>
        <w:t>1</w:t>
      </w:r>
      <w:r w:rsidRPr="0022786F">
        <w:t>] in heptane solution recorded with selected pump-probe delays between 1 and 150 ps. Black squares show the bands for [</w:t>
      </w:r>
      <w:r w:rsidRPr="0022786F">
        <w:rPr>
          <w:b/>
        </w:rPr>
        <w:t>2</w:t>
      </w:r>
      <w:r w:rsidRPr="0022786F">
        <w:t>] and arrows indicate the change in intensity of the peaks</w:t>
      </w:r>
      <w:r w:rsidR="00D40656">
        <w:t xml:space="preserve"> (c) Expansion of the region between 1880 an</w:t>
      </w:r>
      <w:r w:rsidR="005240A0">
        <w:t>d</w:t>
      </w:r>
      <w:r w:rsidR="00D40656">
        <w:t xml:space="preserve"> 1960 cm</w:t>
      </w:r>
      <w:r w:rsidR="00D40656" w:rsidRPr="00461F46">
        <w:rPr>
          <w:vertAlign w:val="superscript"/>
        </w:rPr>
        <w:t>-1</w:t>
      </w:r>
      <w:r w:rsidR="00D40656">
        <w:t>, showing positive features only.</w:t>
      </w:r>
    </w:p>
    <w:p w14:paraId="713D4407" w14:textId="1470A8C7" w:rsidR="00656FDB" w:rsidRPr="00656FDB" w:rsidRDefault="006C12FF" w:rsidP="00656FDB">
      <w:pPr>
        <w:pStyle w:val="RSCB02ArticleText"/>
      </w:pPr>
      <w:r w:rsidRPr="00656FDB">
        <w:t>method. By virtue of using synchronised pump- and probe-lasers, TR</w:t>
      </w:r>
      <w:r w:rsidRPr="00656FDB">
        <w:rPr>
          <w:vertAlign w:val="superscript"/>
        </w:rPr>
        <w:t>M</w:t>
      </w:r>
      <w:r w:rsidRPr="00656FDB">
        <w:t xml:space="preserve">PS permits photo-induced events occurring from 1 ps </w:t>
      </w:r>
      <w:r w:rsidR="00583132" w:rsidRPr="00656FDB">
        <w:t xml:space="preserve">– 800 </w:t>
      </w:r>
      <w:r w:rsidR="00583132" w:rsidRPr="00656FDB">
        <w:rPr>
          <w:rFonts w:ascii="Symbol" w:hAnsi="Symbol"/>
        </w:rPr>
        <w:t></w:t>
      </w:r>
      <w:r w:rsidR="00583132" w:rsidRPr="00656FDB">
        <w:t xml:space="preserve">s to be observed. A pump wavelength of 355 nm was employed and the changes to the bands in the region 1850 – </w:t>
      </w:r>
      <w:r w:rsidR="00656FDB" w:rsidRPr="00656FDB">
        <w:t>2300 cm</w:t>
      </w:r>
      <w:r w:rsidR="00656FDB" w:rsidRPr="00656FDB">
        <w:rPr>
          <w:vertAlign w:val="superscript"/>
        </w:rPr>
        <w:t>-1</w:t>
      </w:r>
      <w:r w:rsidR="00656FDB" w:rsidRPr="00656FDB">
        <w:t xml:space="preserve"> of the infra-red spectrum used to probe the changes to the metal following irradiation. The resulting data are displayed as difference spectra with negative peaks corresponding to bands lost on irradiation and positive peaks </w:t>
      </w:r>
      <w:r w:rsidR="0021289F">
        <w:t xml:space="preserve">to </w:t>
      </w:r>
      <w:r w:rsidR="00656FDB" w:rsidRPr="00656FDB">
        <w:t>the photoproducts.</w:t>
      </w:r>
    </w:p>
    <w:p w14:paraId="5667BAFA" w14:textId="77777777" w:rsidR="00656FDB" w:rsidRPr="00656FDB" w:rsidRDefault="00656FDB" w:rsidP="00656FDB">
      <w:pPr>
        <w:pStyle w:val="RSCB06BHeadingSub-Section"/>
        <w:rPr>
          <w:w w:val="108"/>
        </w:rPr>
      </w:pPr>
      <w:r w:rsidRPr="00656FDB">
        <w:rPr>
          <w:w w:val="108"/>
        </w:rPr>
        <w:t>Ultra-fast photochemically initiated behaviour of [1]</w:t>
      </w:r>
    </w:p>
    <w:p w14:paraId="7CEA7436" w14:textId="7EEA88EF" w:rsidR="00D40656" w:rsidRDefault="00656FDB" w:rsidP="00B3051F">
      <w:pPr>
        <w:pStyle w:val="RSCB02ArticleText"/>
      </w:pPr>
      <w:r w:rsidRPr="00656FDB">
        <w:t>Photolysis of [</w:t>
      </w:r>
      <w:r w:rsidRPr="00656FDB">
        <w:rPr>
          <w:b/>
          <w:bCs/>
        </w:rPr>
        <w:t>1</w:t>
      </w:r>
      <w:r w:rsidRPr="00656FDB">
        <w:t xml:space="preserve">] in heptane solution under an atmosphere of dinitrogen results in the formation of intense negative peaks corresponding to the ground state bleach of the complex. These were present at the shortest pump-probe delays employed. At very short pump-probe delays (&lt; </w:t>
      </w:r>
      <w:r w:rsidR="003225A3">
        <w:t>2</w:t>
      </w:r>
      <w:r w:rsidRPr="00656FDB">
        <w:t xml:space="preserve"> ps) the positive peaks were broad, but then sharpened with a lifetime of (7.8 ± 0.4) ps and moved to higher energy to give three new bands with approximately equal intensity at 1918, 1924 and </w:t>
      </w:r>
      <w:r w:rsidR="00136723" w:rsidRPr="00656FDB">
        <w:t>20</w:t>
      </w:r>
      <w:r w:rsidR="00136723">
        <w:t>24</w:t>
      </w:r>
      <w:r w:rsidR="00136723" w:rsidRPr="00656FDB">
        <w:t xml:space="preserve"> </w:t>
      </w:r>
      <w:r w:rsidRPr="00656FDB">
        <w:t>cm</w:t>
      </w:r>
      <w:r w:rsidRPr="00656FDB">
        <w:rPr>
          <w:vertAlign w:val="superscript"/>
        </w:rPr>
        <w:t>-1</w:t>
      </w:r>
      <w:r w:rsidRPr="00656FDB">
        <w:t xml:space="preserve"> (Figure 2). These data are consistent with the ultra-fast loss of a carbonyl ligand and the formation of a complex </w:t>
      </w:r>
      <w:proofErr w:type="spellStart"/>
      <w:r w:rsidRPr="00656FDB">
        <w:rPr>
          <w:i/>
          <w:iCs/>
        </w:rPr>
        <w:t>fac</w:t>
      </w:r>
      <w:proofErr w:type="spellEnd"/>
      <w:r w:rsidRPr="00656FDB">
        <w:t>-[Mn(C^N)(heptane)(CO)</w:t>
      </w:r>
      <w:r w:rsidRPr="00656FDB">
        <w:rPr>
          <w:vertAlign w:val="subscript"/>
        </w:rPr>
        <w:t>3</w:t>
      </w:r>
      <w:r w:rsidRPr="00656FDB">
        <w:t>], [</w:t>
      </w:r>
      <w:r w:rsidRPr="00656FDB">
        <w:rPr>
          <w:b/>
          <w:bCs/>
        </w:rPr>
        <w:t>2</w:t>
      </w:r>
      <w:r w:rsidRPr="00656FDB">
        <w:t xml:space="preserve">]. Specifically, the band positions and intensity are typical of a species with three facially </w:t>
      </w:r>
      <w:r w:rsidRPr="00656FDB">
        <w:lastRenderedPageBreak/>
        <w:t xml:space="preserve">coordinated carbonyl ligands – a complex with a meridional arrangement would exhibit a different pattern of bands (both in </w:t>
      </w:r>
      <w:r w:rsidR="00D40656" w:rsidRPr="0022786F">
        <w:rPr>
          <w:noProof/>
        </w:rPr>
        <w:drawing>
          <wp:anchor distT="0" distB="0" distL="114300" distR="114300" simplePos="0" relativeHeight="251666432" behindDoc="0" locked="0" layoutInCell="1" allowOverlap="1" wp14:anchorId="066B10DD" wp14:editId="242DFAAE">
            <wp:simplePos x="0" y="0"/>
            <wp:positionH relativeFrom="column">
              <wp:posOffset>3445842</wp:posOffset>
            </wp:positionH>
            <wp:positionV relativeFrom="paragraph">
              <wp:posOffset>72788</wp:posOffset>
            </wp:positionV>
            <wp:extent cx="3119755" cy="2073910"/>
            <wp:effectExtent l="0" t="0" r="444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119755" cy="2073910"/>
                    </a:xfrm>
                    <a:prstGeom prst="rect">
                      <a:avLst/>
                    </a:prstGeom>
                  </pic:spPr>
                </pic:pic>
              </a:graphicData>
            </a:graphic>
            <wp14:sizeRelH relativeFrom="page">
              <wp14:pctWidth>0</wp14:pctWidth>
            </wp14:sizeRelH>
            <wp14:sizeRelV relativeFrom="page">
              <wp14:pctHeight>0</wp14:pctHeight>
            </wp14:sizeRelV>
          </wp:anchor>
        </w:drawing>
      </w:r>
      <w:r w:rsidRPr="00656FDB">
        <w:t>terms of energy and intensities).</w:t>
      </w:r>
      <w:r w:rsidRPr="00656FDB">
        <w:fldChar w:fldCharType="begin">
          <w:fldData xml:space="preserve">PEVuZE5vdGU+PENpdGU+PEF1dGhvcj5BdWNvdHQ8L0F1dGhvcj48WWVhcj4yMDE5PC9ZZWFyPjxS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=
</w:fldData>
        </w:fldChar>
      </w:r>
      <w:r w:rsidR="00D642C9">
        <w:instrText xml:space="preserve"> ADDIN EN.CITE </w:instrText>
      </w:r>
      <w:r w:rsidR="00D642C9">
        <w:fldChar w:fldCharType="begin">
          <w:fldData xml:space="preserve">PEVuZE5vdGU+PENpdGU+PEF1dGhvcj5BdWNvdHQ8L0F1dGhvcj48WWVhcj4yMDE5PC9ZZWFyPjxS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=
</w:fldData>
        </w:fldChar>
      </w:r>
      <w:r w:rsidR="00D642C9">
        <w:instrText xml:space="preserve"> ADDIN EN.CITE.DATA </w:instrText>
      </w:r>
      <w:r w:rsidR="00D642C9">
        <w:fldChar w:fldCharType="end"/>
      </w:r>
      <w:r w:rsidRPr="00656FDB">
        <w:fldChar w:fldCharType="separate"/>
      </w:r>
      <w:r w:rsidR="00D642C9" w:rsidRPr="00D642C9">
        <w:rPr>
          <w:noProof/>
          <w:vertAlign w:val="superscript"/>
        </w:rPr>
        <w:t>21, 25</w:t>
      </w:r>
      <w:r w:rsidRPr="00656FDB">
        <w:fldChar w:fldCharType="end"/>
      </w:r>
      <w:r w:rsidRPr="00656FDB">
        <w:t xml:space="preserve"> </w:t>
      </w:r>
    </w:p>
    <w:p w14:paraId="66D1EC74" w14:textId="33BD89C3" w:rsidR="00A55DB2" w:rsidRDefault="005240A0" w:rsidP="00A55DB2">
      <w:pPr>
        <w:pStyle w:val="RSCB02ArticleText"/>
        <w:ind w:firstLine="284"/>
      </w:pPr>
      <w:r w:rsidRPr="00B64F9E">
        <w:rPr>
          <w:bCs/>
          <w:noProof/>
        </w:rPr>
        <w:drawing>
          <wp:anchor distT="0" distB="0" distL="114300" distR="114300" simplePos="0" relativeHeight="251683840" behindDoc="0" locked="0" layoutInCell="1" allowOverlap="1" wp14:anchorId="404278B6" wp14:editId="1DA90BDB">
            <wp:simplePos x="0" y="0"/>
            <wp:positionH relativeFrom="column">
              <wp:posOffset>3543935</wp:posOffset>
            </wp:positionH>
            <wp:positionV relativeFrom="paragraph">
              <wp:posOffset>1753326</wp:posOffset>
            </wp:positionV>
            <wp:extent cx="2746375" cy="2429510"/>
            <wp:effectExtent l="0" t="0" r="0" b="0"/>
            <wp:wrapTopAndBottom/>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tif"/>
                    <pic:cNvPicPr/>
                  </pic:nvPicPr>
                  <pic:blipFill rotWithShape="1">
                    <a:blip r:embed="rId18" cstate="print">
                      <a:extLst>
                        <a:ext uri="{28A0092B-C50C-407E-A947-70E740481C1C}">
                          <a14:useLocalDpi xmlns:a14="http://schemas.microsoft.com/office/drawing/2010/main" val="0"/>
                        </a:ext>
                      </a:extLst>
                    </a:blip>
                    <a:srcRect l="8872" t="26939" r="46401" b="33504"/>
                    <a:stretch/>
                  </pic:blipFill>
                  <pic:spPr bwMode="auto">
                    <a:xfrm>
                      <a:off x="0" y="0"/>
                      <a:ext cx="2746375" cy="2429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5DB2" w:rsidRPr="00656FDB">
        <w:t>The sharpening and shift in band position at short-pump probe delays is consistent with vibrational cooling.</w:t>
      </w:r>
      <w:r w:rsidR="00A55DB2" w:rsidRPr="00656FDB">
        <w:fldChar w:fldCharType="begin">
          <w:fldData xml:space="preserve">PEVuZE5vdGU+PENpdGU+PEF1dGhvcj5BdWNvdHQ8L0F1dGhvcj48WWVhcj4yMDE5PC9ZZWFyPjxS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=
</w:fldData>
        </w:fldChar>
      </w:r>
      <w:r w:rsidR="00D642C9">
        <w:instrText xml:space="preserve"> ADDIN EN.CITE </w:instrText>
      </w:r>
      <w:r w:rsidR="00D642C9">
        <w:fldChar w:fldCharType="begin">
          <w:fldData xml:space="preserve">PEVuZE5vdGU+PENpdGU+PEF1dGhvcj5BdWNvdHQ8L0F1dGhvcj48WWVhcj4yMDE5PC9ZZWFyPjxS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=
</w:fldData>
        </w:fldChar>
      </w:r>
      <w:r w:rsidR="00D642C9">
        <w:instrText xml:space="preserve"> ADDIN EN.CITE.DATA </w:instrText>
      </w:r>
      <w:r w:rsidR="00D642C9">
        <w:fldChar w:fldCharType="end"/>
      </w:r>
      <w:r w:rsidR="00A55DB2" w:rsidRPr="00656FDB">
        <w:fldChar w:fldCharType="separate"/>
      </w:r>
      <w:r w:rsidR="00D642C9" w:rsidRPr="00D642C9">
        <w:rPr>
          <w:noProof/>
          <w:vertAlign w:val="superscript"/>
        </w:rPr>
        <w:t>26, 27</w:t>
      </w:r>
      <w:r w:rsidR="00A55DB2" w:rsidRPr="00656FDB">
        <w:fldChar w:fldCharType="end"/>
      </w:r>
      <w:r w:rsidR="00A55DB2" w:rsidRPr="00656FDB">
        <w:t xml:space="preserve"> As the pump laser energy is greater than that required to dissociate a CO ligand, the resulting photoproducts are formed in a vibrationally excited state which then relax</w:t>
      </w:r>
      <w:r w:rsidR="00A55DB2">
        <w:t>es</w:t>
      </w:r>
      <w:r w:rsidR="00A55DB2" w:rsidRPr="00656FDB">
        <w:t xml:space="preserve"> to the </w:t>
      </w:r>
      <w:r w:rsidR="00A55DB2" w:rsidRPr="00656FDB">
        <w:rPr>
          <w:i/>
          <w:iCs/>
        </w:rPr>
        <w:t>v</w:t>
      </w:r>
      <w:r w:rsidR="00A55DB2" w:rsidRPr="00656FDB">
        <w:t xml:space="preserve"> = 0 level. The </w:t>
      </w:r>
      <w:proofErr w:type="spellStart"/>
      <w:r w:rsidR="00A55DB2" w:rsidRPr="00656FDB">
        <w:t>anharmonic</w:t>
      </w:r>
      <w:proofErr w:type="spellEnd"/>
      <w:r w:rsidR="00A55DB2" w:rsidRPr="00656FDB">
        <w:t xml:space="preserve"> nature of the vibrational energy well results in the commensurate shift to higher energy</w:t>
      </w:r>
      <w:r w:rsidR="00A55DB2">
        <w:t xml:space="preserve"> on </w:t>
      </w:r>
      <w:proofErr w:type="spellStart"/>
      <w:r w:rsidR="00A55DB2">
        <w:t>relaxtion</w:t>
      </w:r>
      <w:proofErr w:type="spellEnd"/>
      <w:r w:rsidR="00A55DB2" w:rsidRPr="00656FDB">
        <w:t xml:space="preserve">. </w:t>
      </w:r>
      <w:r w:rsidR="00A55DB2" w:rsidRPr="00B64F9E">
        <w:rPr>
          <w:bCs/>
          <w:noProof/>
        </w:rPr>
        <w:t>In</w:t>
      </w:r>
      <w:r w:rsidR="00A55DB2" w:rsidRPr="00656FDB">
        <w:t xml:space="preserve"> the spectra recorded between 1 and 150 ps (Figure 2</w:t>
      </w:r>
      <w:r w:rsidR="00A55DB2">
        <w:t>b and 2c</w:t>
      </w:r>
      <w:r w:rsidR="00A55DB2" w:rsidRPr="00656FDB">
        <w:t>) a feature at lower energy than the bands for [</w:t>
      </w:r>
      <w:r w:rsidR="00A55DB2" w:rsidRPr="00656FDB">
        <w:rPr>
          <w:b/>
          <w:bCs/>
        </w:rPr>
        <w:t>2</w:t>
      </w:r>
      <w:r w:rsidR="00A55DB2" w:rsidRPr="00656FDB">
        <w:t xml:space="preserve">] </w:t>
      </w:r>
      <w:r w:rsidR="00A55DB2">
        <w:t xml:space="preserve">was observed, </w:t>
      </w:r>
      <w:r w:rsidR="00A55DB2" w:rsidRPr="00656FDB">
        <w:t>which decay</w:t>
      </w:r>
      <w:r w:rsidR="00A55DB2">
        <w:t>s</w:t>
      </w:r>
      <w:r w:rsidR="00A55DB2" w:rsidRPr="00656FDB">
        <w:t xml:space="preserve"> with a lifetime, </w:t>
      </w:r>
      <w:r w:rsidR="00A55DB2" w:rsidRPr="00656FDB">
        <w:rPr>
          <w:rFonts w:ascii="Symbol" w:hAnsi="Symbol"/>
        </w:rPr>
        <w:t></w:t>
      </w:r>
      <w:r w:rsidR="00A55DB2" w:rsidRPr="00656FDB">
        <w:t>, of (26.4 ± 0.8) ps.</w:t>
      </w:r>
      <w:r w:rsidR="00A55DB2">
        <w:t xml:space="preserve"> This was assigned to [</w:t>
      </w:r>
      <w:r w:rsidR="00A55DB2" w:rsidRPr="00D40656">
        <w:rPr>
          <w:b/>
          <w:bCs/>
        </w:rPr>
        <w:t>2</w:t>
      </w:r>
      <w:r w:rsidR="00A55DB2">
        <w:t xml:space="preserve">] in </w:t>
      </w:r>
      <w:r w:rsidR="00A55DB2" w:rsidRPr="00D40656">
        <w:rPr>
          <w:i/>
          <w:iCs/>
        </w:rPr>
        <w:t>v</w:t>
      </w:r>
      <w:r w:rsidR="00A55DB2">
        <w:t xml:space="preserve"> &gt; 0 vibrational energy levels. The observed shift of </w:t>
      </w:r>
      <w:r w:rsidR="00A55DB2" w:rsidRPr="0070040C">
        <w:rPr>
          <w:i/>
          <w:iCs/>
        </w:rPr>
        <w:t>ca</w:t>
      </w:r>
      <w:r w:rsidR="00A55DB2">
        <w:t>. 14 cm</w:t>
      </w:r>
      <w:r w:rsidR="00A55DB2" w:rsidRPr="0070040C">
        <w:rPr>
          <w:vertAlign w:val="superscript"/>
        </w:rPr>
        <w:t>-1</w:t>
      </w:r>
      <w:r w:rsidR="00A55DB2">
        <w:t xml:space="preserve"> from the longer-lived bands for [</w:t>
      </w:r>
      <w:r w:rsidR="00A55DB2" w:rsidRPr="0070040C">
        <w:rPr>
          <w:b/>
          <w:bCs/>
        </w:rPr>
        <w:t>2</w:t>
      </w:r>
      <w:r w:rsidR="00A55DB2">
        <w:t xml:space="preserve">] (assigned to the </w:t>
      </w:r>
      <w:r w:rsidR="00A55DB2" w:rsidRPr="0070040C">
        <w:rPr>
          <w:i/>
          <w:iCs/>
        </w:rPr>
        <w:t>v</w:t>
      </w:r>
      <w:r w:rsidR="00A55DB2">
        <w:t xml:space="preserve"> = 0 </w:t>
      </w:r>
      <w:r w:rsidR="00A55DB2">
        <w:rPr>
          <w:rFonts w:ascii="Times New Roman" w:hAnsi="Times New Roman"/>
          <w:color w:val="141413"/>
        </w:rPr>
        <w:t>→</w:t>
      </w:r>
      <w:r w:rsidR="00A55DB2">
        <w:t xml:space="preserve"> 1 transition) support this hypothesis.</w:t>
      </w:r>
      <w:r w:rsidR="00A55DB2">
        <w:fldChar w:fldCharType="begin"/>
      </w:r>
      <w:r w:rsidR="00D642C9">
        <w:instrText xml:space="preserve"> ADDIN EN.CITE &lt;EndNote&gt;&lt;Cite&gt;&lt;Author&gt;Aucott&lt;/Author&gt;&lt;Year&gt;2019&lt;/Year&gt;&lt;RecNum&gt;1853&lt;/RecNum&gt;&lt;DisplayText&gt;&lt;style face="superscript"&gt;26&lt;/style&gt;&lt;/DisplayText&gt;&lt;record&gt;&lt;rec-number&gt;1853&lt;/rec-number&gt;&lt;foreign-keys&gt;&lt;key app="EN" db-id="05s5rdrx1e5ae0ed5p0v5fe7ea2wsfzps9tf" timestamp="1576081077"&gt;1853&lt;/key&gt;&lt;/foreign-keys&gt;&lt;ref-type name="Journal Article"&gt;17&lt;/ref-type&gt;&lt;contributors&gt;&lt;authors&gt;&lt;author&gt;Aucott, Benjamin J.&lt;/author&gt;&lt;author&gt;Eastwood, Jonathan B.&lt;/author&gt;&lt;author&gt;Anders Hammarback, L.&lt;/author&gt;&lt;author&gt;Clark, Ian P.&lt;/author&gt;&lt;author&gt;Sazanovich, Igor V.&lt;/author&gt;&lt;author&gt;Towrie, Michael&lt;/author&gt;&lt;author&gt;Fairlamb, Ian J. S.&lt;/author&gt;&lt;author&gt;Lynam, Jason M.&lt;/author&gt;&lt;/authors&gt;&lt;/contributors&gt;&lt;titles&gt;&lt;title&gt;Insight into the mechanism of CO-release from trypto-CORM using ultra-fast spectroscopy and computational chemistry&lt;/title&gt;&lt;secondary-title&gt;Dalton Transactions&lt;/secondary-title&gt;&lt;/titles&gt;&lt;periodical&gt;&lt;full-title&gt;Dalton Transactions&lt;/full-title&gt;&lt;abbr-1&gt;Dalton Trans.&lt;/abbr-1&gt;&lt;abbr-2&gt;Dalton Trans&lt;/abbr-2&gt;&lt;/periodical&gt;&lt;pages&gt;16426-16436&lt;/pages&gt;&lt;volume&gt;48&lt;/volume&gt;&lt;number&gt;43&lt;/number&gt;&lt;dates&gt;&lt;year&gt;2019&lt;/year&gt;&lt;/dates&gt;&lt;publisher&gt;The Royal Society of Chemistry&lt;/publisher&gt;&lt;isbn&gt;1477-9226&lt;/isbn&gt;&lt;work-type&gt;10.1039/C9DT03343B&lt;/work-type&gt;&lt;urls&gt;&lt;related-urls&gt;&lt;url&gt;http://dx.doi.org/10.1039/C9DT03343B&lt;/url&gt;&lt;url&gt;https://pubs.rsc.org/en/content/articlepdf/2019/dt/c9dt03343b&lt;/url&gt;&lt;/related-urls&gt;&lt;/urls&gt;&lt;electronic-resource-num&gt;10.1039/C9DT03343B&lt;/electronic-resource-num&gt;&lt;/record&gt;&lt;/Cite&gt;&lt;/EndNote&gt;</w:instrText>
      </w:r>
      <w:r w:rsidR="00A55DB2">
        <w:fldChar w:fldCharType="separate"/>
      </w:r>
      <w:r w:rsidR="00D642C9" w:rsidRPr="00D642C9">
        <w:rPr>
          <w:noProof/>
          <w:vertAlign w:val="superscript"/>
        </w:rPr>
        <w:t>26</w:t>
      </w:r>
      <w:r w:rsidR="00A55DB2">
        <w:fldChar w:fldCharType="end"/>
      </w:r>
      <w:r w:rsidR="00A55DB2">
        <w:t xml:space="preserve"> </w:t>
      </w:r>
      <w:r w:rsidR="00A55DB2" w:rsidRPr="00656FDB">
        <w:t>In addition, the ground state bleach bands for [</w:t>
      </w:r>
      <w:r w:rsidR="00A55DB2" w:rsidRPr="00656FDB">
        <w:rPr>
          <w:b/>
          <w:bCs/>
        </w:rPr>
        <w:t>1</w:t>
      </w:r>
      <w:r w:rsidR="00A55DB2" w:rsidRPr="00656FDB">
        <w:t xml:space="preserve">] became less negative at </w:t>
      </w:r>
      <w:r w:rsidR="00A55DB2">
        <w:t xml:space="preserve">a similar </w:t>
      </w:r>
      <w:r w:rsidR="00A55DB2" w:rsidRPr="00656FDB">
        <w:t xml:space="preserve">rate, </w:t>
      </w:r>
      <w:r w:rsidR="00A55DB2" w:rsidRPr="00656FDB">
        <w:rPr>
          <w:rFonts w:ascii="Symbol" w:hAnsi="Symbol"/>
        </w:rPr>
        <w:t></w:t>
      </w:r>
      <w:r w:rsidR="00A55DB2" w:rsidRPr="00656FDB">
        <w:t xml:space="preserve"> = (26.7 ± 2.6) ps</w:t>
      </w:r>
      <w:r w:rsidR="00A55DB2">
        <w:t>, consistent with vibrational cooling of excited [</w:t>
      </w:r>
      <w:r w:rsidR="00A55DB2" w:rsidRPr="0070040C">
        <w:rPr>
          <w:b/>
          <w:bCs/>
        </w:rPr>
        <w:t>1</w:t>
      </w:r>
      <w:r w:rsidR="00A55DB2">
        <w:t>].</w:t>
      </w:r>
      <w:r w:rsidR="00A55DB2">
        <w:fldChar w:fldCharType="begin"/>
      </w:r>
      <w:r w:rsidR="00D642C9">
        <w:instrText xml:space="preserve"> ADDIN EN.CITE &lt;EndNote&gt;&lt;Cite&gt;&lt;Author&gt;Lian&lt;/Author&gt;&lt;Year&gt;1996&lt;/Year&gt;&lt;RecNum&gt;1615&lt;/RecNum&gt;&lt;DisplayText&gt;&lt;style face="superscript"&gt;28&lt;/style&gt;&lt;/DisplayText&gt;&lt;record&gt;&lt;rec-number&gt;1615&lt;/rec-number&gt;&lt;foreign-keys&gt;&lt;key app="EN" db-id="05s5rdrx1e5ae0ed5p0v5fe7ea2wsfzps9tf" timestamp="1569500704"&gt;1615&lt;/key&gt;&lt;/foreign-keys&gt;&lt;ref-type name="Journal Article"&gt;17&lt;/ref-type&gt;&lt;contributors&gt;&lt;authors&gt;&lt;author&gt;Lian, Tianquan&lt;/author&gt;&lt;author&gt;Bromberg, Steven E.&lt;/author&gt;&lt;author&gt;Asplund, Matthew C.&lt;/author&gt;&lt;author&gt;Yang, Haw&lt;/author&gt;&lt;author&gt;Harris, C. B.&lt;/author&gt;&lt;/authors&gt;&lt;/contributors&gt;&lt;titles&gt;&lt;title&gt;Femtosecond Infrared Studies of the Dissociation and Dynamics of Transition Metal Carbonyls in Solution&lt;/title&gt;&lt;secondary-title&gt;The Journal of Physical Chemistry&lt;/secondary-title&gt;&lt;/titles&gt;&lt;periodical&gt;&lt;full-title&gt;The Journal of Physical Chemistry&lt;/full-title&gt;&lt;abbr-1&gt;J. Phys. Chem.&lt;/abbr-1&gt;&lt;abbr-2&gt;J Phys Chem&lt;/abbr-2&gt;&lt;/periodical&gt;&lt;pages&gt;11994-12001&lt;/pages&gt;&lt;volume&gt;100&lt;/volume&gt;&lt;number&gt;29&lt;/number&gt;&lt;dates&gt;&lt;year&gt;1996&lt;/year&gt;&lt;pub-dates&gt;&lt;date&gt;1996/01/01&lt;/date&gt;&lt;/pub-dates&gt;&lt;/dates&gt;&lt;publisher&gt;American Chemical Society&lt;/publisher&gt;&lt;isbn&gt;0022-3654&lt;/isbn&gt;&lt;urls&gt;&lt;related-urls&gt;&lt;url&gt;https://doi.org/10.1021/jp9618035&lt;/url&gt;&lt;url&gt;https://pubs.acs.org/doi/pdfplus/10.1021/jp9618035&lt;/url&gt;&lt;/related-urls&gt;&lt;/urls&gt;&lt;electronic-resource-num&gt;10.1021/jp9618035&lt;/electronic-resource-num&gt;&lt;/record&gt;&lt;/Cite&gt;&lt;/EndNote&gt;</w:instrText>
      </w:r>
      <w:r w:rsidR="00A55DB2">
        <w:fldChar w:fldCharType="separate"/>
      </w:r>
      <w:r w:rsidR="00D642C9" w:rsidRPr="00D642C9">
        <w:rPr>
          <w:noProof/>
          <w:vertAlign w:val="superscript"/>
        </w:rPr>
        <w:t>28</w:t>
      </w:r>
      <w:r w:rsidR="00A55DB2">
        <w:fldChar w:fldCharType="end"/>
      </w:r>
    </w:p>
    <w:p w14:paraId="1E691474" w14:textId="2A4CD450" w:rsidR="00A55DB2" w:rsidRPr="00B3051F" w:rsidRDefault="00A55DB2" w:rsidP="00A55DB2">
      <w:pPr>
        <w:pStyle w:val="RSCB02ArticleText"/>
        <w:ind w:firstLine="284"/>
      </w:pPr>
      <w:r>
        <w:t>At very short pump-probe delays (</w:t>
      </w:r>
      <w:r w:rsidR="001C4D4B">
        <w:t xml:space="preserve">&lt; 10 </w:t>
      </w:r>
      <w:r>
        <w:t xml:space="preserve">ps) broad bands at </w:t>
      </w:r>
      <w:r w:rsidRPr="005240A0">
        <w:rPr>
          <w:i/>
          <w:iCs/>
        </w:rPr>
        <w:t>ca</w:t>
      </w:r>
      <w:r w:rsidR="00660E13">
        <w:t>.</w:t>
      </w:r>
      <w:r>
        <w:t xml:space="preserve"> 1949 and 2027 cm</w:t>
      </w:r>
      <w:r w:rsidRPr="005240A0">
        <w:rPr>
          <w:vertAlign w:val="superscript"/>
        </w:rPr>
        <w:t>-1</w:t>
      </w:r>
      <w:r>
        <w:t xml:space="preserve"> (Figure S9) provided evidence for a further short-lived species being generated on photolysis. </w:t>
      </w:r>
      <w:r w:rsidR="00660E13">
        <w:t>On the basis of the r</w:t>
      </w:r>
      <w:r w:rsidR="00660E13" w:rsidRPr="00656FDB">
        <w:t xml:space="preserve">elated behaviour </w:t>
      </w:r>
      <w:r w:rsidR="00660E13">
        <w:t>exhibited by</w:t>
      </w:r>
      <w:r w:rsidR="00660E13" w:rsidRPr="00656FDB">
        <w:t xml:space="preserve"> [Cr(</w:t>
      </w:r>
      <w:proofErr w:type="spellStart"/>
      <w:r w:rsidR="00660E13" w:rsidRPr="00656FDB">
        <w:t>bpy</w:t>
      </w:r>
      <w:proofErr w:type="spellEnd"/>
      <w:r w:rsidR="00660E13" w:rsidRPr="00656FDB">
        <w:t>)(CO)</w:t>
      </w:r>
      <w:r w:rsidR="00660E13" w:rsidRPr="00656FDB">
        <w:rPr>
          <w:vertAlign w:val="subscript"/>
        </w:rPr>
        <w:t>4</w:t>
      </w:r>
      <w:r w:rsidR="00660E13" w:rsidRPr="00656FDB">
        <w:t>]</w:t>
      </w:r>
      <w:r w:rsidR="00660E13" w:rsidRPr="00656FDB">
        <w:fldChar w:fldCharType="begin"/>
      </w:r>
      <w:r w:rsidR="00D642C9">
        <w:instrText xml:space="preserve"> ADDIN EN.CITE &lt;EndNote&gt;&lt;Cite&gt;&lt;Author&gt;Farrell&lt;/Author&gt;&lt;Year&gt;2002&lt;/Year&gt;&lt;RecNum&gt;665&lt;/RecNum&gt;&lt;DisplayText&gt;&lt;style face="superscript"&gt;25&lt;/style&gt;&lt;/DisplayText&gt;&lt;record&gt;&lt;rec-number&gt;665&lt;/rec-number&gt;&lt;foreign-keys&gt;&lt;key app="EN" db-id="05s5rdrx1e5ae0ed5p0v5fe7ea2wsfzps9tf" timestamp="1569500702"&gt;665&lt;/key&gt;&lt;/foreign-keys&gt;&lt;ref-type name="Journal Article"&gt;17&lt;/ref-type&gt;&lt;contributors&gt;&lt;authors&gt;&lt;author&gt;Farrell, Ian R.&lt;/author&gt;&lt;author&gt;Matousek, Pavel&lt;/author&gt;&lt;author&gt;Towrie, Michael&lt;/author&gt;&lt;author&gt;Parker, Anthony W.&lt;/author&gt;&lt;author&gt;Grills, David C.&lt;/author&gt;&lt;author&gt;George, Michael W.&lt;/author&gt;&lt;author&gt;Vlček, Antonín&lt;/author&gt;&lt;/authors&gt;&lt;/contributors&gt;&lt;titles&gt;&lt;title&gt;&lt;style face="normal" font="default" size="100%"&gt;Direct Observation of Competitive Ultrafast CO Dissociation and Relaxation of an MLCT Excited State:  Picosecond Time-Resolved Infrared Spectroscopic Study of [Cr(CO)&lt;/style&gt;&lt;style face="subscript" font="default" size="100%"&gt;4&lt;/style&gt;&lt;style face="normal" font="default" size="100%"&gt;(2,2‘-bipyridine)]&lt;/style&gt;&lt;/title&gt;&lt;secondary-title&gt;Inorganic Chemistry&lt;/secondary-title&gt;&lt;/titles&gt;&lt;periodical&gt;&lt;full-title&gt;Inorganic Chemistry&lt;/full-title&gt;&lt;abbr-1&gt;Inorg. Chem.&lt;/abbr-1&gt;&lt;abbr-2&gt;Inorg Chem&lt;/abbr-2&gt;&lt;/periodical&gt;&lt;pages&gt;4318-4323&lt;/pages&gt;&lt;volume&gt;41&lt;/volume&gt;&lt;number&gt;17&lt;/number&gt;&lt;dates&gt;&lt;year&gt;2002&lt;/year&gt;&lt;pub-dates&gt;&lt;date&gt;2002/08/01&lt;/date&gt;&lt;/pub-dates&gt;&lt;/dates&gt;&lt;publisher&gt;American Chemical Society&lt;/publisher&gt;&lt;isbn&gt;0020-1669&lt;/isbn&gt;&lt;urls&gt;&lt;related-urls&gt;&lt;url&gt;http://dx.doi.org/10.1021/ic020218h&lt;/url&gt;&lt;url&gt;http://pubs.acs.org/doi/pdfplus/10.1021/ic020218h&lt;/url&gt;&lt;/related-urls&gt;&lt;/urls&gt;&lt;electronic-resource-num&gt;10.1021/ic020218h&lt;/electronic-resource-num&gt;&lt;/record&gt;&lt;/Cite&gt;&lt;/EndNote&gt;</w:instrText>
      </w:r>
      <w:r w:rsidR="00660E13" w:rsidRPr="00656FDB">
        <w:fldChar w:fldCharType="separate"/>
      </w:r>
      <w:r w:rsidR="00D642C9" w:rsidRPr="00D642C9">
        <w:rPr>
          <w:noProof/>
          <w:vertAlign w:val="superscript"/>
        </w:rPr>
        <w:t>25</w:t>
      </w:r>
      <w:r w:rsidR="00660E13" w:rsidRPr="00656FDB">
        <w:fldChar w:fldCharType="end"/>
      </w:r>
      <w:r w:rsidR="00660E13" w:rsidRPr="00656FDB">
        <w:t xml:space="preserve"> (</w:t>
      </w:r>
      <w:proofErr w:type="spellStart"/>
      <w:r w:rsidR="00660E13" w:rsidRPr="00656FDB">
        <w:t>bpy</w:t>
      </w:r>
      <w:proofErr w:type="spellEnd"/>
      <w:r w:rsidR="00660E13" w:rsidRPr="00656FDB">
        <w:t xml:space="preserve"> = 2,2’-bipyrdyl) and [Mn(</w:t>
      </w:r>
      <w:proofErr w:type="spellStart"/>
      <w:r w:rsidR="00660E13" w:rsidRPr="00656FDB">
        <w:t>ppy</w:t>
      </w:r>
      <w:proofErr w:type="spellEnd"/>
      <w:r w:rsidR="00660E13" w:rsidRPr="00656FDB">
        <w:t>)(CO)</w:t>
      </w:r>
      <w:r w:rsidR="00660E13" w:rsidRPr="00656FDB">
        <w:rPr>
          <w:vertAlign w:val="subscript"/>
        </w:rPr>
        <w:t>4</w:t>
      </w:r>
      <w:r w:rsidR="00660E13" w:rsidRPr="00656FDB">
        <w:t>]</w:t>
      </w:r>
      <w:r w:rsidR="00660E13" w:rsidRPr="00656FDB">
        <w:fldChar w:fldCharType="begin"/>
      </w:r>
      <w:r w:rsidR="00660E13">
        <w:instrText xml:space="preserve"> ADDIN EN.CITE &lt;EndNote&gt;&lt;Cite&gt;&lt;Author&gt;Aucott&lt;/Author&gt;&lt;Year&gt;2019&lt;/Year&gt;&lt;RecNum&gt;1788&lt;/RecNum&gt;&lt;DisplayText&gt;&lt;style face="superscript"&gt;2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00660E13" w:rsidRPr="00656FDB">
        <w:fldChar w:fldCharType="separate"/>
      </w:r>
      <w:r w:rsidR="00660E13" w:rsidRPr="004261C2">
        <w:rPr>
          <w:noProof/>
          <w:vertAlign w:val="superscript"/>
        </w:rPr>
        <w:t>21</w:t>
      </w:r>
      <w:r w:rsidR="00660E13" w:rsidRPr="00656FDB">
        <w:fldChar w:fldCharType="end"/>
      </w:r>
      <w:r w:rsidR="00660E13" w:rsidRPr="00656FDB">
        <w:t xml:space="preserve"> </w:t>
      </w:r>
      <w:proofErr w:type="spellStart"/>
      <w:r w:rsidR="004411EC">
        <w:t>t</w:t>
      </w:r>
      <w:r w:rsidR="00660E13">
        <w:t>he</w:t>
      </w:r>
      <w:r w:rsidR="004411EC">
        <w:t>is</w:t>
      </w:r>
      <w:proofErr w:type="spellEnd"/>
      <w:r w:rsidR="00660E13">
        <w:t xml:space="preserve"> species was assigned to </w:t>
      </w:r>
      <w:r w:rsidR="00660E13" w:rsidRPr="005240A0">
        <w:rPr>
          <w:vertAlign w:val="superscript"/>
        </w:rPr>
        <w:t>3</w:t>
      </w:r>
      <w:r w:rsidR="00660E13">
        <w:t>[</w:t>
      </w:r>
      <w:r w:rsidR="00660E13" w:rsidRPr="005240A0">
        <w:rPr>
          <w:b/>
          <w:bCs/>
        </w:rPr>
        <w:t>1</w:t>
      </w:r>
      <w:r w:rsidR="00660E13">
        <w:t>] which decayed to ground state [</w:t>
      </w:r>
      <w:r w:rsidR="00660E13" w:rsidRPr="005240A0">
        <w:rPr>
          <w:b/>
          <w:bCs/>
        </w:rPr>
        <w:t>1</w:t>
      </w:r>
      <w:r w:rsidR="00660E13">
        <w:t>].</w:t>
      </w:r>
    </w:p>
    <w:p w14:paraId="681AE34B" w14:textId="6BF591F4" w:rsidR="00656FDB" w:rsidRPr="00656FDB" w:rsidRDefault="00656FDB" w:rsidP="00656FDB">
      <w:pPr>
        <w:pStyle w:val="RSCB06BHeadingSub-Section"/>
        <w:rPr>
          <w:w w:val="108"/>
        </w:rPr>
      </w:pPr>
      <w:r w:rsidRPr="00656FDB">
        <w:rPr>
          <w:w w:val="108"/>
        </w:rPr>
        <w:t>Identification of a Mn(I) Dinitrogen Complex</w:t>
      </w:r>
    </w:p>
    <w:p w14:paraId="7D96C980" w14:textId="5B24BCA6" w:rsidR="00656FDB" w:rsidRPr="00656FDB" w:rsidRDefault="00656FDB" w:rsidP="00656FDB">
      <w:pPr>
        <w:pStyle w:val="RSCB02ArticleText"/>
      </w:pPr>
      <w:r w:rsidRPr="00656FDB">
        <w:t xml:space="preserve">Over the course of </w:t>
      </w:r>
      <w:r w:rsidRPr="00656FDB">
        <w:rPr>
          <w:i/>
          <w:iCs/>
        </w:rPr>
        <w:t>ca</w:t>
      </w:r>
      <w:r w:rsidRPr="00656FDB">
        <w:t>. 20 ns, the bands for [</w:t>
      </w:r>
      <w:r w:rsidRPr="00656FDB">
        <w:rPr>
          <w:b/>
          <w:bCs/>
        </w:rPr>
        <w:t>2</w:t>
      </w:r>
      <w:r w:rsidRPr="00656FDB">
        <w:t>] decreased in intensity to be replaced by one major and one minor species, [</w:t>
      </w:r>
      <w:r w:rsidRPr="00656FDB">
        <w:rPr>
          <w:b/>
          <w:bCs/>
        </w:rPr>
        <w:t>3</w:t>
      </w:r>
      <w:r w:rsidRPr="00656FDB">
        <w:t>] and [</w:t>
      </w:r>
      <w:r w:rsidRPr="00656FDB">
        <w:rPr>
          <w:b/>
          <w:bCs/>
        </w:rPr>
        <w:t>4</w:t>
      </w:r>
      <w:r w:rsidRPr="00656FDB">
        <w:t>] respectively (Figure 3). Complex [</w:t>
      </w:r>
      <w:r w:rsidRPr="00656FDB">
        <w:rPr>
          <w:b/>
          <w:bCs/>
        </w:rPr>
        <w:t>3</w:t>
      </w:r>
      <w:r w:rsidRPr="00656FDB">
        <w:t>] exhibited bands at 1929, 1955 and 2013 cm</w:t>
      </w:r>
      <w:r w:rsidRPr="00656FDB">
        <w:rPr>
          <w:vertAlign w:val="superscript"/>
        </w:rPr>
        <w:t>-1</w:t>
      </w:r>
      <w:r w:rsidRPr="00656FDB">
        <w:t xml:space="preserve"> notably blue-shifted from the heptane complex. The intensity of these features was again consistent with the formation of a facially coordinated tricarbonyl complex although the blue-shift in the band </w:t>
      </w:r>
      <w:r w:rsidR="00DD685A" w:rsidRPr="00656FDB">
        <w:t>positions relative to [</w:t>
      </w:r>
      <w:r w:rsidR="00DD685A" w:rsidRPr="00656FDB">
        <w:rPr>
          <w:b/>
          <w:bCs/>
        </w:rPr>
        <w:t>1</w:t>
      </w:r>
      <w:r w:rsidR="00DD685A" w:rsidRPr="00656FDB">
        <w:t xml:space="preserve">] implied that that a </w:t>
      </w:r>
      <w:r w:rsidR="00DD685A" w:rsidRPr="00DD685A">
        <w:rPr>
          <w:rFonts w:ascii="Symbol" w:hAnsi="Symbol"/>
        </w:rPr>
        <w:t></w:t>
      </w:r>
      <w:r w:rsidR="00DD685A" w:rsidRPr="00656FDB">
        <w:t xml:space="preserve">-acceptor ligand had </w:t>
      </w:r>
      <w:r w:rsidRPr="00656FDB">
        <w:t xml:space="preserve">coordinated to the metal, resulting in less </w:t>
      </w:r>
      <w:r w:rsidRPr="00656FDB">
        <w:rPr>
          <w:rFonts w:ascii="Symbol" w:hAnsi="Symbol"/>
        </w:rPr>
        <w:t></w:t>
      </w:r>
      <w:r w:rsidRPr="00656FDB">
        <w:t>-</w:t>
      </w:r>
      <w:proofErr w:type="spellStart"/>
      <w:r w:rsidRPr="00656FDB">
        <w:t>backbonding</w:t>
      </w:r>
      <w:proofErr w:type="spellEnd"/>
      <w:r w:rsidRPr="00656FDB">
        <w:t xml:space="preserve"> to the three remaining carbonyl ligands. </w:t>
      </w:r>
    </w:p>
    <w:p w14:paraId="6A9653B3" w14:textId="542725C0" w:rsidR="00B3051F" w:rsidRPr="00656FDB" w:rsidRDefault="00656FDB" w:rsidP="00583132">
      <w:pPr>
        <w:pStyle w:val="RSCB02ArticleText"/>
        <w:ind w:firstLine="284"/>
      </w:pPr>
      <w:r w:rsidRPr="00656FDB">
        <w:t>It was suspected that the formation of [</w:t>
      </w:r>
      <w:r w:rsidRPr="00656FDB">
        <w:rPr>
          <w:b/>
          <w:bCs/>
        </w:rPr>
        <w:t>3</w:t>
      </w:r>
      <w:r w:rsidRPr="00656FDB">
        <w:t>] represented the displacement of the weakly coordinated heptane molecule in [</w:t>
      </w:r>
      <w:r w:rsidRPr="00656FDB">
        <w:rPr>
          <w:b/>
          <w:bCs/>
        </w:rPr>
        <w:t>2</w:t>
      </w:r>
      <w:r w:rsidRPr="00656FDB">
        <w:t xml:space="preserve">] by dinitrogen to give </w:t>
      </w:r>
      <w:proofErr w:type="spellStart"/>
      <w:r w:rsidRPr="00656FDB">
        <w:rPr>
          <w:i/>
          <w:iCs/>
        </w:rPr>
        <w:t>fac</w:t>
      </w:r>
      <w:proofErr w:type="spellEnd"/>
      <w:r w:rsidRPr="00656FDB">
        <w:t>-[Mn(C^N)(CO)</w:t>
      </w:r>
      <w:r w:rsidRPr="00656FDB">
        <w:rPr>
          <w:vertAlign w:val="subscript"/>
        </w:rPr>
        <w:t>3</w:t>
      </w:r>
      <w:r w:rsidRPr="00656FDB">
        <w:t>(N</w:t>
      </w:r>
      <w:r w:rsidRPr="00656FDB">
        <w:rPr>
          <w:vertAlign w:val="subscript"/>
        </w:rPr>
        <w:t>2</w:t>
      </w:r>
      <w:r w:rsidRPr="00656FDB">
        <w:t>)]. This was</w:t>
      </w:r>
      <w:r w:rsidR="00B3051F">
        <w:t xml:space="preserve"> </w:t>
      </w:r>
      <w:r w:rsidR="00B3051F" w:rsidRPr="00656FDB">
        <w:t xml:space="preserve">supported by the observation of a band at 2249 </w:t>
      </w:r>
      <w:proofErr w:type="gramStart"/>
      <w:r w:rsidR="00B3051F" w:rsidRPr="00656FDB">
        <w:t>cm</w:t>
      </w:r>
      <w:r w:rsidR="00B3051F" w:rsidRPr="00656FDB">
        <w:rPr>
          <w:vertAlign w:val="superscript"/>
        </w:rPr>
        <w:t>-1</w:t>
      </w:r>
      <w:proofErr w:type="gramEnd"/>
      <w:r w:rsidR="00B3051F" w:rsidRPr="00656FDB">
        <w:t>, which was assigned to the N≡N stretching mode of the complex (Figure 3). This band is at higher energy than in the related mononuclear manganese N</w:t>
      </w:r>
      <w:r w:rsidR="00B3051F" w:rsidRPr="00656FDB">
        <w:rPr>
          <w:vertAlign w:val="subscript"/>
        </w:rPr>
        <w:t>2</w:t>
      </w:r>
      <w:r w:rsidR="00B3051F" w:rsidRPr="00656FDB">
        <w:t xml:space="preserve"> complexes (Figure 1) and is only shifted by 81 cm</w:t>
      </w:r>
      <w:r w:rsidR="00B3051F" w:rsidRPr="00656FDB">
        <w:rPr>
          <w:vertAlign w:val="superscript"/>
        </w:rPr>
        <w:t>-1</w:t>
      </w:r>
      <w:r w:rsidR="00B3051F" w:rsidRPr="00656FDB">
        <w:t xml:space="preserve"> from the Raman band in </w:t>
      </w:r>
      <w:r w:rsidR="00B3051F" w:rsidRPr="00656FDB">
        <w:rPr>
          <w:vertAlign w:val="superscript"/>
        </w:rPr>
        <w:t>14</w:t>
      </w:r>
      <w:r w:rsidR="00B3051F" w:rsidRPr="00656FDB">
        <w:t>N</w:t>
      </w:r>
      <w:r w:rsidR="00B3051F" w:rsidRPr="00656FDB">
        <w:rPr>
          <w:vertAlign w:val="subscript"/>
        </w:rPr>
        <w:t>2</w:t>
      </w:r>
      <w:r w:rsidR="00B3051F" w:rsidRPr="00656FDB">
        <w:t xml:space="preserve"> (2330 cm</w:t>
      </w:r>
      <w:r w:rsidR="00B3051F" w:rsidRPr="00656FDB">
        <w:rPr>
          <w:vertAlign w:val="superscript"/>
        </w:rPr>
        <w:t>-1</w:t>
      </w:r>
      <w:r w:rsidR="00B3051F" w:rsidRPr="00656FDB">
        <w:t>).</w:t>
      </w:r>
      <w:r w:rsidR="00B3051F" w:rsidRPr="00656FDB">
        <w:fldChar w:fldCharType="begin"/>
      </w:r>
      <w:r w:rsidR="00D642C9">
        <w:instrText xml:space="preserve"> ADDIN EN.CITE &lt;EndNote&gt;&lt;Cite&gt;&lt;Author&gt;Bendtsen&lt;/Author&gt;&lt;Year&gt;2000&lt;/Year&gt;&lt;RecNum&gt;1856&lt;/RecNum&gt;&lt;DisplayText&gt;&lt;style face="superscript"&gt;29&lt;/style&gt;&lt;/DisplayText&gt;&lt;record&gt;&lt;rec-number&gt;1856&lt;/rec-number&gt;&lt;foreign-keys&gt;&lt;key app="EN" db-id="05s5rdrx1e5ae0ed5p0v5fe7ea2wsfzps9tf" timestamp="1577008060"&gt;1856&lt;/key&gt;&lt;/foreign-keys&gt;&lt;ref-type name="Journal Article"&gt;17&lt;/ref-type&gt;&lt;contributors&gt;&lt;authors&gt;&lt;author&gt;Bendtsen, Jørgen&lt;/author&gt;&lt;author&gt;Rasmussen, Finn&lt;/author&gt;&lt;/authors&gt;&lt;/contributors&gt;&lt;titles&gt;&lt;title&gt;High-resolution incoherent Fourier transform Raman spectrum of the fundamental band of 14N2&lt;/title&gt;&lt;secondary-title&gt;Journal of Raman Spectroscopy&lt;/secondary-title&gt;&lt;/titles&gt;&lt;pages&gt;433-438&lt;/pages&gt;&lt;volume&gt;31&lt;/volume&gt;&lt;number&gt;5&lt;/number&gt;&lt;dates&gt;&lt;year&gt;2000&lt;/year&gt;&lt;/dates&gt;&lt;isbn&gt;0377-0486&lt;/isbn&gt;&lt;urls&gt;&lt;related-urls&gt;&lt;url&gt;https://onlinelibrary.wiley.com/doi/abs/10.1002/1097-4555%28200005%2931%3A5%3C433%3A%3AAID-JRS554%3E3.0.CO%3B2-T&lt;/url&gt;&lt;/related-urls&gt;&lt;/urls&gt;&lt;electronic-resource-num&gt;10.1002/1097-4555(200005)31:5&amp;lt;433::Aid-jrs554&amp;gt;3.0.Co;2-t&lt;/electronic-resource-num&gt;&lt;/record&gt;&lt;/Cite&gt;&lt;/EndNote&gt;</w:instrText>
      </w:r>
      <w:r w:rsidR="00B3051F" w:rsidRPr="00656FDB">
        <w:fldChar w:fldCharType="separate"/>
      </w:r>
      <w:r w:rsidR="00D642C9" w:rsidRPr="00D642C9">
        <w:rPr>
          <w:noProof/>
          <w:vertAlign w:val="superscript"/>
        </w:rPr>
        <w:t>29</w:t>
      </w:r>
      <w:r w:rsidR="00B3051F" w:rsidRPr="00656FDB">
        <w:fldChar w:fldCharType="end"/>
      </w:r>
      <w:r w:rsidR="00B3051F" w:rsidRPr="00656FDB">
        <w:t xml:space="preserve"> This may represent the fact that the </w:t>
      </w:r>
      <w:r w:rsidR="00B3051F" w:rsidRPr="00656FDB">
        <w:rPr>
          <w:rFonts w:ascii="Symbol" w:hAnsi="Symbol"/>
        </w:rPr>
        <w:t></w:t>
      </w:r>
      <w:r w:rsidR="00B3051F" w:rsidRPr="00656FDB">
        <w:t xml:space="preserve">-accepting dinitrogen and carbonyl ligands are mutually </w:t>
      </w:r>
      <w:r w:rsidR="00B3051F" w:rsidRPr="00656FDB">
        <w:rPr>
          <w:i/>
          <w:iCs/>
        </w:rPr>
        <w:t>trans</w:t>
      </w:r>
      <w:r w:rsidR="00B3051F" w:rsidRPr="00656FDB">
        <w:t xml:space="preserve"> in [</w:t>
      </w:r>
      <w:r w:rsidR="00B3051F" w:rsidRPr="00656FDB">
        <w:rPr>
          <w:b/>
          <w:bCs/>
        </w:rPr>
        <w:t>3</w:t>
      </w:r>
      <w:r w:rsidR="00B3051F" w:rsidRPr="00656FDB">
        <w:t>].</w:t>
      </w:r>
    </w:p>
    <w:p w14:paraId="5D2B1CC5" w14:textId="75CCB4B6" w:rsidR="00C446B2" w:rsidRDefault="00B3051F" w:rsidP="00B3051F">
      <w:pPr>
        <w:pStyle w:val="RSCB02ArticleText"/>
      </w:pPr>
      <w:r>
        <w:tab/>
      </w:r>
      <w:r w:rsidRPr="00656FDB">
        <w:t xml:space="preserve">In order to fully secure this assignment, two further experiments were undertaken. Firstly, the reaction was performed under an atmosphere of </w:t>
      </w:r>
      <w:r w:rsidRPr="00656FDB">
        <w:rPr>
          <w:vertAlign w:val="superscript"/>
        </w:rPr>
        <w:t>15</w:t>
      </w:r>
      <w:r w:rsidRPr="00656FDB">
        <w:t>N</w:t>
      </w:r>
      <w:r w:rsidRPr="00656FDB">
        <w:rPr>
          <w:vertAlign w:val="subscript"/>
        </w:rPr>
        <w:t>2</w:t>
      </w:r>
      <w:r w:rsidRPr="00656FDB">
        <w:t xml:space="preserve"> (Figure 4c). In this case, the bands in the metal carbonyl region assigned to [</w:t>
      </w:r>
      <w:r w:rsidRPr="00656FDB">
        <w:rPr>
          <w:b/>
          <w:bCs/>
        </w:rPr>
        <w:t>3</w:t>
      </w:r>
      <w:r w:rsidRPr="00656FDB">
        <w:t xml:space="preserve">] were unchanged compared to the reaction performed at natural isotopic abundance, however the N≡N stretching mode shifted to 2174 </w:t>
      </w:r>
      <w:proofErr w:type="gramStart"/>
      <w:r w:rsidRPr="00656FDB">
        <w:t>cm</w:t>
      </w:r>
      <w:r w:rsidRPr="00656FDB">
        <w:rPr>
          <w:vertAlign w:val="superscript"/>
        </w:rPr>
        <w:t>-1</w:t>
      </w:r>
      <w:proofErr w:type="gramEnd"/>
      <w:r w:rsidRPr="00656FDB">
        <w:t>. This is consistent with the isotopic shift to 2173 cm</w:t>
      </w:r>
      <w:r w:rsidRPr="00656FDB">
        <w:rPr>
          <w:vertAlign w:val="superscript"/>
        </w:rPr>
        <w:t>-1</w:t>
      </w:r>
      <w:r w:rsidRPr="00656FDB">
        <w:t xml:space="preserve"> predicted for the </w:t>
      </w:r>
      <w:r w:rsidRPr="00656FDB">
        <w:rPr>
          <w:vertAlign w:val="superscript"/>
        </w:rPr>
        <w:t>15</w:t>
      </w:r>
      <w:r w:rsidRPr="00656FDB">
        <w:t>N≡</w:t>
      </w:r>
      <w:r w:rsidRPr="00656FDB">
        <w:rPr>
          <w:vertAlign w:val="superscript"/>
        </w:rPr>
        <w:t>15</w:t>
      </w:r>
      <w:r w:rsidRPr="00656FDB">
        <w:t xml:space="preserve">N mode on the basis of a harmonic oscillator model. Secondly, when the experiment was </w:t>
      </w:r>
      <w:r w:rsidR="006C12FF">
        <w:br/>
      </w:r>
    </w:p>
    <w:p w14:paraId="22D876FE" w14:textId="3AF18481" w:rsidR="00B3051F" w:rsidRDefault="00B3051F" w:rsidP="00B3051F">
      <w:pPr>
        <w:pStyle w:val="RSCI04CaptiontoFigureSchemeChart"/>
      </w:pPr>
      <w:r w:rsidRPr="0022786F">
        <w:rPr>
          <w:b/>
          <w:w w:val="108"/>
        </w:rPr>
        <w:t xml:space="preserve">Figure 3 </w:t>
      </w:r>
      <w:r w:rsidRPr="0022786F">
        <w:rPr>
          <w:w w:val="108"/>
        </w:rPr>
        <w:t>(a) ground state IR spectrum of [</w:t>
      </w:r>
      <w:r w:rsidRPr="0022786F">
        <w:rPr>
          <w:b/>
          <w:w w:val="108"/>
        </w:rPr>
        <w:t>1</w:t>
      </w:r>
      <w:r w:rsidRPr="0022786F">
        <w:rPr>
          <w:w w:val="108"/>
        </w:rPr>
        <w:t>] in heptane solution. (b) TRIR spectrum of [</w:t>
      </w:r>
      <w:r w:rsidRPr="0022786F">
        <w:rPr>
          <w:b/>
          <w:w w:val="108"/>
        </w:rPr>
        <w:t>1</w:t>
      </w:r>
      <w:r w:rsidRPr="0022786F">
        <w:rPr>
          <w:w w:val="108"/>
        </w:rPr>
        <w:t>] in heptane under N</w:t>
      </w:r>
      <w:r w:rsidRPr="0022786F">
        <w:rPr>
          <w:w w:val="108"/>
          <w:vertAlign w:val="subscript"/>
        </w:rPr>
        <w:t>2</w:t>
      </w:r>
      <w:r w:rsidRPr="0022786F">
        <w:rPr>
          <w:w w:val="108"/>
        </w:rPr>
        <w:t xml:space="preserve"> with a pump-probe delay of 500 ns showing the formation of [</w:t>
      </w:r>
      <w:r w:rsidRPr="0022786F">
        <w:rPr>
          <w:b/>
          <w:w w:val="108"/>
        </w:rPr>
        <w:t>3</w:t>
      </w:r>
      <w:r w:rsidRPr="0022786F">
        <w:rPr>
          <w:w w:val="108"/>
        </w:rPr>
        <w:t>], red circles, and [</w:t>
      </w:r>
      <w:r w:rsidRPr="0022786F">
        <w:rPr>
          <w:b/>
          <w:w w:val="108"/>
        </w:rPr>
        <w:t>4</w:t>
      </w:r>
      <w:r w:rsidRPr="0022786F">
        <w:rPr>
          <w:w w:val="108"/>
        </w:rPr>
        <w:t>] blue diamonds. The bands between 1875 and 2100 cm</w:t>
      </w:r>
      <w:r w:rsidRPr="0022786F">
        <w:rPr>
          <w:w w:val="108"/>
          <w:vertAlign w:val="superscript"/>
        </w:rPr>
        <w:t>-1</w:t>
      </w:r>
      <w:r w:rsidRPr="0022786F">
        <w:rPr>
          <w:w w:val="108"/>
        </w:rPr>
        <w:t xml:space="preserve"> are assigned to CO stretching modes, whereas the peak at 2249 cm</w:t>
      </w:r>
      <w:r w:rsidRPr="0022786F">
        <w:rPr>
          <w:w w:val="108"/>
          <w:vertAlign w:val="superscript"/>
        </w:rPr>
        <w:t>-1</w:t>
      </w:r>
      <w:r w:rsidRPr="0022786F">
        <w:rPr>
          <w:w w:val="108"/>
        </w:rPr>
        <w:t xml:space="preserve"> is assigned to the N≡N vibration</w:t>
      </w:r>
    </w:p>
    <w:p w14:paraId="65E5C718" w14:textId="493DB21D" w:rsidR="005240A0" w:rsidRDefault="006C12FF" w:rsidP="005240A0">
      <w:pPr>
        <w:pStyle w:val="RSCB02ArticleText"/>
      </w:pPr>
      <w:r w:rsidRPr="00656FDB">
        <w:t>performed under an atmosphere of argon, complex [</w:t>
      </w:r>
      <w:r w:rsidRPr="00656FDB">
        <w:rPr>
          <w:b/>
          <w:bCs/>
        </w:rPr>
        <w:t>3</w:t>
      </w:r>
      <w:r w:rsidRPr="00656FDB">
        <w:t>] was not observed although [</w:t>
      </w:r>
      <w:r w:rsidRPr="00656FDB">
        <w:rPr>
          <w:b/>
          <w:bCs/>
        </w:rPr>
        <w:t>4</w:t>
      </w:r>
      <w:r w:rsidRPr="00656FDB">
        <w:t xml:space="preserve">] was present (Figure 4e). Therefore, the </w:t>
      </w:r>
      <w:r w:rsidR="005240A0" w:rsidRPr="00656FDB">
        <w:t>experimental data support the assignment of [</w:t>
      </w:r>
      <w:r w:rsidR="005240A0" w:rsidRPr="00656FDB">
        <w:rPr>
          <w:b/>
          <w:bCs/>
        </w:rPr>
        <w:t>3</w:t>
      </w:r>
      <w:r w:rsidR="005240A0" w:rsidRPr="00656FDB">
        <w:t xml:space="preserve">] as </w:t>
      </w:r>
      <w:proofErr w:type="spellStart"/>
      <w:r w:rsidR="005240A0" w:rsidRPr="00656FDB">
        <w:rPr>
          <w:i/>
          <w:iCs/>
        </w:rPr>
        <w:t>fac</w:t>
      </w:r>
      <w:proofErr w:type="spellEnd"/>
      <w:r w:rsidR="005240A0" w:rsidRPr="00656FDB">
        <w:t>-[Mn(C^N)(CO)</w:t>
      </w:r>
      <w:r w:rsidR="005240A0" w:rsidRPr="00656FDB">
        <w:rPr>
          <w:vertAlign w:val="subscript"/>
        </w:rPr>
        <w:t>3</w:t>
      </w:r>
      <w:r w:rsidR="005240A0" w:rsidRPr="00656FDB">
        <w:t>(N</w:t>
      </w:r>
      <w:r w:rsidR="005240A0" w:rsidRPr="00656FDB">
        <w:rPr>
          <w:vertAlign w:val="subscript"/>
        </w:rPr>
        <w:t>2</w:t>
      </w:r>
      <w:r w:rsidR="005240A0" w:rsidRPr="00656FDB">
        <w:t>)].</w:t>
      </w:r>
    </w:p>
    <w:p w14:paraId="776D3ACA" w14:textId="4FAE2D7D" w:rsidR="00B3051F" w:rsidRPr="00656FDB" w:rsidRDefault="00D40656" w:rsidP="00D40656">
      <w:pPr>
        <w:pStyle w:val="RSCB02ArticleText"/>
        <w:ind w:firstLine="284"/>
      </w:pPr>
      <w:r w:rsidRPr="00656FDB">
        <w:t>Insight into the nature of [</w:t>
      </w:r>
      <w:r w:rsidRPr="00656FDB">
        <w:rPr>
          <w:b/>
          <w:bCs/>
        </w:rPr>
        <w:t>4</w:t>
      </w:r>
      <w:r w:rsidRPr="00656FDB">
        <w:t>] came from a reaction in which a single drop of water was added to an experiment performed under a nitrogen atmosphere. In this case, the proportion of [</w:t>
      </w:r>
      <w:r w:rsidRPr="00656FDB">
        <w:rPr>
          <w:b/>
          <w:bCs/>
        </w:rPr>
        <w:t>4</w:t>
      </w:r>
      <w:r w:rsidRPr="00656FDB">
        <w:t>] formed relative to [</w:t>
      </w:r>
      <w:r w:rsidRPr="00656FDB">
        <w:rPr>
          <w:b/>
          <w:bCs/>
        </w:rPr>
        <w:t>3</w:t>
      </w:r>
      <w:r w:rsidRPr="00656FDB">
        <w:t>] increased significantly (see ESI). It was therefore proposed that [</w:t>
      </w:r>
      <w:r w:rsidRPr="00656FDB">
        <w:rPr>
          <w:b/>
          <w:bCs/>
        </w:rPr>
        <w:t>4</w:t>
      </w:r>
      <w:r w:rsidRPr="00656FDB">
        <w:t xml:space="preserve">] is </w:t>
      </w:r>
      <w:proofErr w:type="spellStart"/>
      <w:r w:rsidRPr="00656FDB">
        <w:rPr>
          <w:i/>
          <w:iCs/>
        </w:rPr>
        <w:t>fac</w:t>
      </w:r>
      <w:proofErr w:type="spellEnd"/>
      <w:r w:rsidRPr="00656FDB">
        <w:t>-[Mn(C^N)(CO)</w:t>
      </w:r>
      <w:r w:rsidRPr="00656FDB">
        <w:rPr>
          <w:vertAlign w:val="subscript"/>
        </w:rPr>
        <w:t>3</w:t>
      </w:r>
      <w:r w:rsidRPr="00656FDB">
        <w:t>(OH</w:t>
      </w:r>
      <w:r w:rsidRPr="00656FDB">
        <w:rPr>
          <w:vertAlign w:val="subscript"/>
        </w:rPr>
        <w:t>2</w:t>
      </w:r>
      <w:r w:rsidRPr="00656FDB">
        <w:t>)] in which trace amounts of water displace the heptane ligand. Similar observations have been made on photolysis of Insight into the nature of [</w:t>
      </w:r>
      <w:r w:rsidRPr="00656FDB">
        <w:rPr>
          <w:b/>
          <w:bCs/>
        </w:rPr>
        <w:t>4</w:t>
      </w:r>
      <w:r w:rsidRPr="00656FDB">
        <w:t>] came from a reaction in which a single drop of water was added to an experiment performed [W(CO)</w:t>
      </w:r>
      <w:r w:rsidRPr="00656FDB">
        <w:rPr>
          <w:vertAlign w:val="subscript"/>
        </w:rPr>
        <w:t>6</w:t>
      </w:r>
      <w:r w:rsidRPr="00656FDB">
        <w:t>]</w:t>
      </w:r>
      <w:r w:rsidRPr="00656FDB">
        <w:fldChar w:fldCharType="begin"/>
      </w:r>
      <w:r w:rsidR="00D642C9">
        <w:instrText xml:space="preserve"> ADDIN EN.CITE &lt;EndNote&gt;&lt;Cite&gt;&lt;Author&gt;Greetham&lt;/Author&gt;&lt;Year&gt;2012&lt;/Year&gt;&lt;RecNum&gt;1530&lt;/RecNum&gt;&lt;DisplayText&gt;&lt;style face="superscript"&gt;30&lt;/style&gt;&lt;/DisplayText&gt;&lt;record&gt;&lt;rec-number&gt;1530&lt;/rec-number&gt;&lt;foreign-keys&gt;&lt;key app="EN" db-id="05s5rdrx1e5ae0ed5p0v5fe7ea2wsfzps9tf" timestamp="1569500703"&gt;1530&lt;/key&gt;&lt;/foreign-keys&gt;&lt;ref-type name="Journal Article"&gt;17&lt;/ref-type&gt;&lt;contributors&gt;&lt;authors&gt;&lt;author&gt;Greetham, G. M.&lt;/author&gt;&lt;author&gt;Sole, D.&lt;/author&gt;&lt;author&gt;Clark, I. P.&lt;/author&gt;&lt;author&gt;Parker, A. W.&lt;/author&gt;&lt;author&gt;Pollard, M. R.&lt;/author&gt;&lt;author&gt;Towrie, M.&lt;/author&gt;&lt;/authors&gt;&lt;/contributors&gt;&lt;titles&gt;&lt;title&gt;Time-resolved multiple probe spectroscopy&lt;/title&gt;&lt;secondary-title&gt;Review of Scientific Instruments&lt;/secondary-title&gt;&lt;/titles&gt;&lt;periodical&gt;&lt;full-title&gt;Review of Scientific Instruments&lt;/full-title&gt;&lt;abbr-1&gt;Rev. Sci. Instrum.&lt;/abbr-1&gt;&lt;abbr-2&gt;Rev Sci Instrum&lt;/abbr-2&gt;&lt;/periodical&gt;&lt;pages&gt;103107&lt;/pages&gt;&lt;volume&gt;83&lt;/volume&gt;&lt;number&gt;10&lt;/number&gt;&lt;dates&gt;&lt;year&gt;2012&lt;/year&gt;&lt;pub-dates&gt;&lt;date&gt;Oct&lt;/date&gt;&lt;/pub-dates&gt;&lt;/dates&gt;&lt;isbn&gt;0034-6748&lt;/isbn&gt;&lt;accession-num&gt;WOS:000311562500008&lt;/accession-num&gt;&lt;urls&gt;&lt;related-urls&gt;&lt;url&gt;&amp;lt;Go to ISI&amp;gt;://WOS:000311562500008&lt;/url&gt;&lt;url&gt;https://aip.scitation.org/doi/pdf/10.1063/1.4758999&lt;/url&gt;&lt;/related-urls&gt;&lt;/urls&gt;&lt;custom7&gt;103107&lt;/custom7&gt;&lt;electronic-resource-num&gt;10.1063/1.4758999&lt;/electronic-resource-num&gt;&lt;/record&gt;&lt;/Cite&gt;&lt;/EndNote&gt;</w:instrText>
      </w:r>
      <w:r w:rsidRPr="00656FDB">
        <w:fldChar w:fldCharType="separate"/>
      </w:r>
      <w:r w:rsidR="00D642C9" w:rsidRPr="00D642C9">
        <w:rPr>
          <w:noProof/>
          <w:vertAlign w:val="superscript"/>
        </w:rPr>
        <w:t>30</w:t>
      </w:r>
      <w:r w:rsidRPr="00656FDB">
        <w:fldChar w:fldCharType="end"/>
      </w:r>
      <w:r w:rsidRPr="00656FDB">
        <w:t xml:space="preserve"> and [Mn(</w:t>
      </w:r>
      <w:proofErr w:type="spellStart"/>
      <w:r w:rsidRPr="00656FDB">
        <w:t>ppy</w:t>
      </w:r>
      <w:proofErr w:type="spellEnd"/>
      <w:r w:rsidRPr="00656FDB">
        <w:t>)(CO)</w:t>
      </w:r>
      <w:r w:rsidRPr="00656FDB">
        <w:rPr>
          <w:vertAlign w:val="subscript"/>
        </w:rPr>
        <w:t>4</w:t>
      </w:r>
      <w:r w:rsidRPr="00656FDB">
        <w:t>]</w:t>
      </w:r>
      <w:r w:rsidRPr="00656FDB">
        <w:fldChar w:fldCharType="begin"/>
      </w:r>
      <w:r>
        <w:instrText xml:space="preserve"> ADDIN EN.CITE &lt;EndNote&gt;&lt;Cite&gt;&lt;Author&gt;Aucott&lt;/Author&gt;&lt;Year&gt;2019&lt;/Year&gt;&lt;RecNum&gt;1788&lt;/RecNum&gt;&lt;DisplayText&gt;&lt;style face="superscript"&gt;2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Pr="00656FDB">
        <w:fldChar w:fldCharType="separate"/>
      </w:r>
      <w:r w:rsidRPr="004261C2">
        <w:rPr>
          <w:noProof/>
          <w:vertAlign w:val="superscript"/>
        </w:rPr>
        <w:t>21</w:t>
      </w:r>
      <w:r w:rsidRPr="00656FDB">
        <w:fldChar w:fldCharType="end"/>
      </w:r>
      <w:r w:rsidRPr="00656FDB">
        <w:t xml:space="preserve"> in hydrocarbon solution. In these experiments, [</w:t>
      </w:r>
      <w:r w:rsidRPr="00656FDB">
        <w:rPr>
          <w:b/>
          <w:bCs/>
        </w:rPr>
        <w:t>4</w:t>
      </w:r>
      <w:r w:rsidRPr="00656FDB">
        <w:t xml:space="preserve">] underwent further reactions to give a </w:t>
      </w:r>
      <w:r w:rsidR="00B3051F" w:rsidRPr="00656FDB">
        <w:t>number of new carbonyl-containing products (see ESI). We have tentatively assigned this process to the formation of hydroxy-bridged Mn carbonyl clusters, similar to those observed on catalysis deactivation during C-H functionalisation reactions.</w:t>
      </w:r>
      <w:r w:rsidR="00B3051F" w:rsidRPr="00656FDB">
        <w:fldChar w:fldCharType="begin"/>
      </w:r>
      <w:r w:rsidR="004261C2">
        <w:instrText xml:space="preserve"> ADDIN EN.CITE &lt;EndNote&gt;&lt;Cite&gt;&lt;Author&gt;Hammarback&lt;/Author&gt;&lt;Year&gt;2019&lt;/Year&gt;&lt;RecNum&gt;1745&lt;/RecNum&gt;&lt;DisplayText&gt;&lt;style face="superscript"&gt;18&lt;/style&gt;&lt;/DisplayText&gt;&lt;record&gt;&lt;rec-number&gt;1745&lt;/rec-number&gt;&lt;foreign-keys&gt;&lt;key app="EN" db-id="05s5rdrx1e5ae0ed5p0v5fe7ea2wsfzps9tf" timestamp="1569500705"&gt;1745&lt;/key&gt;&lt;/foreign-keys&gt;&lt;ref-type name="Journal Article"&gt;17&lt;/ref-type&gt;&lt;contributors&gt;&lt;authors&gt;&lt;author&gt;Hammarback, L. Anders&lt;/author&gt;&lt;author&gt;Robinson, Alan&lt;/author&gt;&lt;author&gt;Lynam, Jason M.&lt;/author&gt;&lt;author&gt;Fairlamb, Ian J. S.&lt;/author&gt;&lt;/authors&gt;&lt;/contributors&gt;&lt;titles&gt;&lt;title&gt;Mechanistic Insight into Catalytic Redox-Neutral C–H Bond Activation Involving Manganese(I) Carbonyls: Catalyst Activation, Turnover, and Deactivation Pathways Reveal an Intricate Network of Steps&lt;/title&gt;&lt;secondary-title&gt;Journal of the American Chemical Society&lt;/secondary-title&gt;&lt;/titles&gt;&lt;periodical&gt;&lt;full-title&gt;Journal of the American Chemical Society&lt;/full-title&gt;&lt;abbr-1&gt;J. Am. Chem. Soc.&lt;/abbr-1&gt;&lt;abbr-2&gt;J Am Chem Soc&lt;/abbr-2&gt;&lt;/periodical&gt;&lt;pages&gt;2316-2328&lt;/pages&gt;&lt;volume&gt;141&lt;/volume&gt;&lt;number&gt;6&lt;/number&gt;&lt;dates&gt;&lt;year&gt;2019&lt;/year&gt;&lt;pub-dates&gt;&lt;date&gt;2019/02/13&lt;/date&gt;&lt;/pub-dates&gt;&lt;/dates&gt;&lt;publisher&gt;American Chemical Society&lt;/publisher&gt;&lt;isbn&gt;0002-7863&lt;/isbn&gt;&lt;urls&gt;&lt;related-urls&gt;&lt;url&gt;https://doi.org/10.1021/jacs.8b09095&lt;/url&gt;&lt;url&gt;https://pubs.acs.org/doi/pdfplus/10.1021/jacs.8b09095&lt;/url&gt;&lt;/related-urls&gt;&lt;/urls&gt;&lt;electronic-resource-num&gt;10.1021/jacs.8b09095&lt;/electronic-resource-num&gt;&lt;/record&gt;&lt;/Cite&gt;&lt;/EndNote&gt;</w:instrText>
      </w:r>
      <w:r w:rsidR="00B3051F" w:rsidRPr="00656FDB">
        <w:fldChar w:fldCharType="separate"/>
      </w:r>
      <w:r w:rsidR="004261C2" w:rsidRPr="004261C2">
        <w:rPr>
          <w:noProof/>
          <w:vertAlign w:val="superscript"/>
        </w:rPr>
        <w:t>18</w:t>
      </w:r>
      <w:r w:rsidR="00B3051F" w:rsidRPr="00656FDB">
        <w:fldChar w:fldCharType="end"/>
      </w:r>
    </w:p>
    <w:p w14:paraId="5FA073DB" w14:textId="272B9841" w:rsidR="00C446B2" w:rsidRPr="00656FDB" w:rsidRDefault="00B3051F" w:rsidP="005240A0">
      <w:pPr>
        <w:pStyle w:val="RSCB02ArticleText"/>
        <w:ind w:firstLine="284"/>
      </w:pPr>
      <w:r w:rsidRPr="00656FDB">
        <w:t xml:space="preserve">Nitrogen binding to the putative </w:t>
      </w:r>
      <w:proofErr w:type="spellStart"/>
      <w:r w:rsidRPr="00656FDB">
        <w:rPr>
          <w:i/>
          <w:iCs/>
        </w:rPr>
        <w:t>fac</w:t>
      </w:r>
      <w:proofErr w:type="spellEnd"/>
      <w:r w:rsidRPr="00656FDB">
        <w:t>-[Mn(C^N)(CO)</w:t>
      </w:r>
      <w:r w:rsidRPr="00656FDB">
        <w:rPr>
          <w:vertAlign w:val="subscript"/>
        </w:rPr>
        <w:t>3</w:t>
      </w:r>
      <w:r w:rsidRPr="00656FDB">
        <w:t>] fragment is highly selective. Photolysis of [</w:t>
      </w:r>
      <w:r w:rsidRPr="00656FDB">
        <w:rPr>
          <w:b/>
          <w:bCs/>
        </w:rPr>
        <w:t>1</w:t>
      </w:r>
      <w:r w:rsidRPr="00656FDB">
        <w:t xml:space="preserve">] under an </w:t>
      </w:r>
      <w:r w:rsidRPr="00656FDB">
        <w:lastRenderedPageBreak/>
        <w:t>atmosphere of air again led to the bands for the dinitrogen complex [</w:t>
      </w:r>
      <w:r w:rsidRPr="00656FDB">
        <w:rPr>
          <w:b/>
          <w:bCs/>
        </w:rPr>
        <w:t>3</w:t>
      </w:r>
      <w:r w:rsidRPr="00656FDB">
        <w:t>] dominating the difference spectrum, with [</w:t>
      </w:r>
      <w:r w:rsidRPr="00656FDB">
        <w:rPr>
          <w:b/>
          <w:bCs/>
        </w:rPr>
        <w:t>4</w:t>
      </w:r>
      <w:r w:rsidRPr="00656FDB">
        <w:t xml:space="preserve">] being </w:t>
      </w:r>
      <w:r w:rsidR="005240A0" w:rsidRPr="0022786F">
        <w:rPr>
          <w:rFonts w:ascii="Calibri" w:eastAsia="Calibri" w:hAnsi="Calibri"/>
          <w:noProof/>
        </w:rPr>
        <w:drawing>
          <wp:anchor distT="0" distB="0" distL="114300" distR="114300" simplePos="0" relativeHeight="251677696" behindDoc="0" locked="0" layoutInCell="1" allowOverlap="1" wp14:anchorId="485D2BCE" wp14:editId="01B48C29">
            <wp:simplePos x="0" y="0"/>
            <wp:positionH relativeFrom="column">
              <wp:posOffset>3429000</wp:posOffset>
            </wp:positionH>
            <wp:positionV relativeFrom="paragraph">
              <wp:posOffset>86541</wp:posOffset>
            </wp:positionV>
            <wp:extent cx="2912400" cy="6116400"/>
            <wp:effectExtent l="0" t="0" r="0" b="508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4.tif"/>
                    <pic:cNvPicPr/>
                  </pic:nvPicPr>
                  <pic:blipFill rotWithShape="1">
                    <a:blip r:embed="rId19" cstate="print">
                      <a:extLst>
                        <a:ext uri="{28A0092B-C50C-407E-A947-70E740481C1C}">
                          <a14:useLocalDpi xmlns:a14="http://schemas.microsoft.com/office/drawing/2010/main" val="0"/>
                        </a:ext>
                      </a:extLst>
                    </a:blip>
                    <a:srcRect l="6803" r="45582"/>
                    <a:stretch/>
                  </pic:blipFill>
                  <pic:spPr bwMode="auto">
                    <a:xfrm>
                      <a:off x="0" y="0"/>
                      <a:ext cx="2912400" cy="6116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56FDB">
        <w:t>observed as the only other significant product (Figure 4d). No evidence of deleterious oxidation and/or the formation of a dioxygen or carbon dioxide adduct was obtained. Qualitatively, this may represent the fact that the formation of [</w:t>
      </w:r>
      <w:r w:rsidRPr="00656FDB">
        <w:rPr>
          <w:b/>
          <w:bCs/>
        </w:rPr>
        <w:t>3</w:t>
      </w:r>
      <w:r w:rsidRPr="00656FDB">
        <w:t>] from [</w:t>
      </w:r>
      <w:r w:rsidRPr="00656FDB">
        <w:rPr>
          <w:b/>
          <w:bCs/>
        </w:rPr>
        <w:t>1</w:t>
      </w:r>
      <w:r w:rsidRPr="00656FDB">
        <w:t>] corresponds to the substitution of isoelectronic CO and N</w:t>
      </w:r>
      <w:r w:rsidRPr="00656FDB">
        <w:rPr>
          <w:vertAlign w:val="subscript"/>
        </w:rPr>
        <w:t>2</w:t>
      </w:r>
      <w:r w:rsidRPr="00656FDB">
        <w:t xml:space="preserve"> ligands.</w:t>
      </w:r>
    </w:p>
    <w:p w14:paraId="10B17514" w14:textId="5123DB28" w:rsidR="00B3051F" w:rsidRPr="00656FDB" w:rsidRDefault="00B3051F" w:rsidP="00B3051F">
      <w:pPr>
        <w:pStyle w:val="RSCB06BHeadingSub-Section"/>
        <w:rPr>
          <w:w w:val="108"/>
        </w:rPr>
      </w:pPr>
      <w:r w:rsidRPr="00656FDB">
        <w:rPr>
          <w:w w:val="108"/>
        </w:rPr>
        <w:t>DFT Calculations</w:t>
      </w:r>
    </w:p>
    <w:p w14:paraId="5B7A86E9" w14:textId="3083F60F" w:rsidR="00B3051F" w:rsidRDefault="00B3051F" w:rsidP="00B3051F">
      <w:pPr>
        <w:pStyle w:val="RSCB02ArticleText"/>
      </w:pPr>
      <w:r w:rsidRPr="00656FDB">
        <w:t xml:space="preserve">In order to obtain a quantitative view of this process, the energetics of a series of ligand substitutions reactions were calculated using density functional theory at the D3(BJ)-PBE0/def2-TZVPP//BP86/SV(P) level of theory with COSMO solvation in heptane. The </w:t>
      </w:r>
      <w:proofErr w:type="spellStart"/>
      <w:r w:rsidRPr="00656FDB">
        <w:t>isodesmic</w:t>
      </w:r>
      <w:proofErr w:type="spellEnd"/>
      <w:r w:rsidRPr="00656FDB">
        <w:t xml:space="preserve"> substitution of the heptane </w:t>
      </w:r>
      <w:r w:rsidR="00651C54" w:rsidRPr="00656FDB">
        <w:t>complex, [</w:t>
      </w:r>
      <w:r w:rsidR="00651C54" w:rsidRPr="00656FDB">
        <w:rPr>
          <w:b/>
          <w:bCs/>
        </w:rPr>
        <w:t>2</w:t>
      </w:r>
      <w:r w:rsidR="00651C54" w:rsidRPr="00656FDB">
        <w:t>] was taken as the reference state for the calculations and the resulting energies are shown in Table 1.</w:t>
      </w:r>
    </w:p>
    <w:p w14:paraId="2EB3E98D" w14:textId="5D8AEE7E" w:rsidR="00B3051F" w:rsidRPr="00656FDB" w:rsidRDefault="00B3051F" w:rsidP="00B3051F">
      <w:pPr>
        <w:pStyle w:val="RSCB02ArticleText"/>
      </w:pPr>
      <w:r>
        <w:tab/>
      </w:r>
      <w:r w:rsidRPr="00656FDB">
        <w:t>The calculations demonstrate that heptane is a far poorer ligand than water, dinitrogen and carbon monoxide. Water and nitrogen have similar binding constants to the manganese and therefore the coordination of these two ligands should be competitive. The calculations indicated that the binding of nitrogen had a small thermodynamic preference when compared to water (</w:t>
      </w:r>
      <w:r w:rsidRPr="00656FDB">
        <w:rPr>
          <w:rFonts w:ascii="Symbol" w:hAnsi="Symbol"/>
        </w:rPr>
        <w:t></w:t>
      </w:r>
      <w:r w:rsidRPr="00656FDB">
        <w:rPr>
          <w:rFonts w:ascii="Symbol" w:hAnsi="Symbol"/>
        </w:rPr>
        <w:t></w:t>
      </w:r>
      <w:r w:rsidRPr="00656FDB">
        <w:t>G</w:t>
      </w:r>
      <w:r w:rsidRPr="00656FDB">
        <w:rPr>
          <w:vertAlign w:val="subscript"/>
        </w:rPr>
        <w:t>298</w:t>
      </w:r>
      <w:r w:rsidRPr="00656FDB">
        <w:t xml:space="preserve"> = -5 kJ mol</w:t>
      </w:r>
      <w:r w:rsidRPr="00656FDB">
        <w:rPr>
          <w:vertAlign w:val="superscript"/>
        </w:rPr>
        <w:t>-1</w:t>
      </w:r>
      <w:r w:rsidRPr="00656FDB">
        <w:t>), although such a small difference must be treated with caution. Carbon monoxide is predicted to coordinate far more strongly to the manganese than either N</w:t>
      </w:r>
      <w:r w:rsidRPr="00656FDB">
        <w:rPr>
          <w:vertAlign w:val="subscript"/>
        </w:rPr>
        <w:t>2</w:t>
      </w:r>
      <w:r w:rsidRPr="00656FDB">
        <w:t xml:space="preserve"> or H</w:t>
      </w:r>
      <w:r w:rsidRPr="00656FDB">
        <w:rPr>
          <w:vertAlign w:val="subscript"/>
        </w:rPr>
        <w:t>2</w:t>
      </w:r>
      <w:r w:rsidRPr="00656FDB">
        <w:t xml:space="preserve">O. </w:t>
      </w:r>
    </w:p>
    <w:p w14:paraId="4713822B" w14:textId="07FDE23E" w:rsidR="00B3051F" w:rsidRPr="00656FDB" w:rsidRDefault="00B3051F" w:rsidP="00B3051F">
      <w:pPr>
        <w:pStyle w:val="RSCB02ArticleText"/>
        <w:ind w:firstLine="284"/>
      </w:pPr>
      <w:r w:rsidRPr="00656FDB">
        <w:t xml:space="preserve">Further insight into the influence of the different ligands coordinated to the </w:t>
      </w:r>
      <w:proofErr w:type="spellStart"/>
      <w:r w:rsidRPr="00656FDB">
        <w:rPr>
          <w:i/>
          <w:iCs/>
        </w:rPr>
        <w:t>fac</w:t>
      </w:r>
      <w:proofErr w:type="spellEnd"/>
      <w:r w:rsidRPr="00656FDB">
        <w:t>-[Mn(C^N)(CO)</w:t>
      </w:r>
      <w:r w:rsidRPr="00656FDB">
        <w:rPr>
          <w:vertAlign w:val="subscript"/>
        </w:rPr>
        <w:t>3</w:t>
      </w:r>
      <w:r w:rsidRPr="00656FDB">
        <w:t>] fragment was obtained by examining the bond metrics within the calculated structures (Table 2). Comparison of carbonyl, [</w:t>
      </w:r>
      <w:r w:rsidRPr="00656FDB">
        <w:rPr>
          <w:b/>
          <w:bCs/>
        </w:rPr>
        <w:t>1</w:t>
      </w:r>
      <w:r w:rsidRPr="00656FDB">
        <w:t>], and dinitrogen, [</w:t>
      </w:r>
      <w:r w:rsidRPr="00656FDB">
        <w:rPr>
          <w:b/>
          <w:bCs/>
        </w:rPr>
        <w:t>3</w:t>
      </w:r>
      <w:r w:rsidRPr="00656FDB">
        <w:t>], complexes confirms that the N</w:t>
      </w:r>
      <w:r w:rsidRPr="00656FDB">
        <w:rPr>
          <w:vertAlign w:val="subscript"/>
        </w:rPr>
        <w:t>2</w:t>
      </w:r>
      <w:r w:rsidRPr="00656FDB">
        <w:t xml:space="preserve"> ligand is a poorer </w:t>
      </w:r>
      <w:r w:rsidRPr="00656FDB">
        <w:rPr>
          <w:rFonts w:ascii="Symbol" w:hAnsi="Symbol"/>
        </w:rPr>
        <w:t></w:t>
      </w:r>
      <w:r w:rsidRPr="00656FDB">
        <w:t xml:space="preserve">-acceptor than CO as the M-C bond, </w:t>
      </w:r>
      <w:r w:rsidRPr="00656FDB">
        <w:rPr>
          <w:i/>
          <w:iCs/>
        </w:rPr>
        <w:t>a</w:t>
      </w:r>
      <w:r w:rsidRPr="00656FDB">
        <w:t xml:space="preserve">, (for the CO ligand </w:t>
      </w:r>
      <w:r w:rsidRPr="00656FDB">
        <w:rPr>
          <w:i/>
          <w:iCs/>
        </w:rPr>
        <w:t>trans</w:t>
      </w:r>
      <w:r w:rsidRPr="00656FDB">
        <w:t xml:space="preserve"> to the CO and N</w:t>
      </w:r>
      <w:r w:rsidRPr="00656FDB">
        <w:rPr>
          <w:vertAlign w:val="subscript"/>
        </w:rPr>
        <w:t>2</w:t>
      </w:r>
      <w:r w:rsidRPr="00656FDB">
        <w:t xml:space="preserve"> ligands) is shorter in the case of [</w:t>
      </w:r>
      <w:r w:rsidRPr="00656FDB">
        <w:rPr>
          <w:b/>
          <w:bCs/>
        </w:rPr>
        <w:t>3</w:t>
      </w:r>
      <w:r w:rsidRPr="00656FDB">
        <w:t xml:space="preserve">]. The calculated N-N bond length </w:t>
      </w:r>
      <w:r w:rsidR="00583132">
        <w:t>(</w:t>
      </w:r>
      <w:r w:rsidRPr="00656FDB">
        <w:t>1.125 Å</w:t>
      </w:r>
      <w:r w:rsidR="00583132">
        <w:t>)</w:t>
      </w:r>
      <w:r w:rsidRPr="00656FDB">
        <w:t xml:space="preserve"> only shows a small elongation when compared to the dinitrogen (gas phase experimental value 1.0977 Å,</w:t>
      </w:r>
      <w:r w:rsidRPr="00656FDB">
        <w:fldChar w:fldCharType="begin"/>
      </w:r>
      <w:r w:rsidR="00D642C9">
        <w:instrText xml:space="preserve"> ADDIN EN.CITE &lt;EndNote&gt;&lt;Cite&gt;&lt;Author&gt;Roy&lt;/Author&gt;&lt;Year&gt;2006&lt;/Year&gt;&lt;RecNum&gt;1857&lt;/RecNum&gt;&lt;DisplayText&gt;&lt;style face="superscript"&gt;31&lt;/style&gt;&lt;/DisplayText&gt;&lt;record&gt;&lt;rec-number&gt;1857&lt;/rec-number&gt;&lt;foreign-keys&gt;&lt;key app="EN" db-id="05s5rdrx1e5ae0ed5p0v5fe7ea2wsfzps9tf" timestamp="1577008565"&gt;1857&lt;/key&gt;&lt;/foreign-keys&gt;&lt;ref-type name="Journal Article"&gt;17&lt;/ref-type&gt;&lt;contributors&gt;&lt;authors&gt;&lt;author&gt;Robert J. Le Roy&lt;/author&gt;&lt;author&gt;Yiye Huang&lt;/author&gt;&lt;author&gt;Calvin Jary&lt;/author&gt;&lt;/authors&gt;&lt;/contributors&gt;&lt;titles&gt;&lt;title&gt;An accurate analytic potential function for ground-state N2 from a direct-potential-fit analysis of spectroscopic data&lt;/title&gt;&lt;secondary-title&gt;The Journal of Chemical Physics&lt;/secondary-title&gt;&lt;/titles&gt;&lt;periodical&gt;&lt;full-title&gt;The Journal of Chemical Physics&lt;/full-title&gt;&lt;abbr-1&gt;J. Chem. Phys.&lt;/abbr-1&gt;&lt;abbr-2&gt;J Chem Phys&lt;/abbr-2&gt;&lt;/periodical&gt;&lt;pages&gt;164310&lt;/pages&gt;&lt;volume&gt;125&lt;/volume&gt;&lt;number&gt;16&lt;/number&gt;&lt;dates&gt;&lt;year&gt;2006&lt;/year&gt;&lt;/dates&gt;&lt;urls&gt;&lt;related-urls&gt;&lt;url&gt;https://aip.scitation.org/doi/abs/10.1063/1.2354502&lt;/url&gt;&lt;url&gt;https://aip.scitation.org/doi/pdf/10.1063/1.2354502&lt;/url&gt;&lt;/related-urls&gt;&lt;/urls&gt;&lt;electronic-resource-num&gt;10.1063/1.2354502&lt;/electronic-resource-num&gt;&lt;/record&gt;&lt;/Cite&gt;&lt;/EndNote&gt;</w:instrText>
      </w:r>
      <w:r w:rsidRPr="00656FDB">
        <w:fldChar w:fldCharType="separate"/>
      </w:r>
      <w:r w:rsidR="00D642C9" w:rsidRPr="00D642C9">
        <w:rPr>
          <w:noProof/>
          <w:vertAlign w:val="superscript"/>
        </w:rPr>
        <w:t>31</w:t>
      </w:r>
      <w:r w:rsidRPr="00656FDB">
        <w:fldChar w:fldCharType="end"/>
      </w:r>
      <w:r w:rsidRPr="00656FDB">
        <w:t xml:space="preserve">  calculated at BP86/SV(P) 1.112 Å), but is consistent with the corresponding bond length in </w:t>
      </w:r>
      <w:r w:rsidRPr="00656FDB">
        <w:rPr>
          <w:i/>
          <w:iCs/>
        </w:rPr>
        <w:t>trans</w:t>
      </w:r>
      <w:r w:rsidRPr="00656FDB">
        <w:t>-[</w:t>
      </w:r>
      <w:proofErr w:type="spellStart"/>
      <w:r w:rsidRPr="00656FDB">
        <w:t>MnH</w:t>
      </w:r>
      <w:proofErr w:type="spellEnd"/>
      <w:r w:rsidRPr="00656FDB">
        <w:t>(N</w:t>
      </w:r>
      <w:r w:rsidRPr="00656FDB">
        <w:rPr>
          <w:vertAlign w:val="subscript"/>
        </w:rPr>
        <w:t>2</w:t>
      </w:r>
      <w:r w:rsidRPr="00656FDB">
        <w:t>)(</w:t>
      </w:r>
      <w:proofErr w:type="spellStart"/>
      <w:r w:rsidRPr="00656FDB">
        <w:t>dmpe</w:t>
      </w:r>
      <w:proofErr w:type="spellEnd"/>
      <w:r w:rsidRPr="00656FDB">
        <w:t>)</w:t>
      </w:r>
      <w:r w:rsidRPr="00656FDB">
        <w:rPr>
          <w:vertAlign w:val="subscript"/>
        </w:rPr>
        <w:t>2</w:t>
      </w:r>
      <w:r w:rsidRPr="00656FDB">
        <w:t>], 1.127(7) Å.</w:t>
      </w:r>
      <w:r w:rsidRPr="00656FDB">
        <w:fldChar w:fldCharType="begin"/>
      </w:r>
      <w:r w:rsidRPr="00656FDB">
        <w:instrText xml:space="preserve"> ADDIN EN.CITE &lt;EndNote&gt;&lt;Cite&gt;&lt;Author&gt;Perthuisot&lt;/Author&gt;&lt;Year&gt;1992&lt;/Year&gt;&lt;RecNum&gt;1833&lt;/RecNum&gt;&lt;DisplayText&gt;&lt;style face="superscript"&gt;6&lt;/style&gt;&lt;/DisplayText&gt;&lt;record&gt;&lt;rec-number&gt;1833&lt;/rec-number&gt;&lt;foreign-keys&gt;&lt;key app="EN" db-id="05s5rdrx1e5ae0ed5p0v5fe7ea2wsfzps9tf" timestamp="1573720770"&gt;1833&lt;/key&gt;&lt;/foreign-keys&gt;&lt;ref-type name="Journal Article"&gt;17&lt;/ref-type&gt;&lt;contributors&gt;&lt;authors&gt;&lt;author&gt;Perthuisot, Christophe&lt;/author&gt;&lt;author&gt;Fan, Mingxin&lt;/author&gt;&lt;author&gt;Jones, William D.&lt;/author&gt;&lt;/authors&gt;&lt;/contributors&gt;&lt;titles&gt;&lt;title&gt;Catalytic thermal carbon-hydrogen activation with manganese complexes: evidence for .eta.2-H2 coordination in a neutral manganese complex and its role in carbon-hydrogen activation&lt;/title&gt;&lt;secondary-title&gt;Organometallics&lt;/secondary-title&gt;&lt;/titles&gt;&lt;pages&gt;3622-3629&lt;/pages&gt;&lt;volume&gt;11&lt;/volume&gt;&lt;number&gt;11&lt;/number&gt;&lt;dates&gt;&lt;year&gt;1992&lt;/year&gt;&lt;pub-dates&gt;&lt;date&gt;1992/11/01&lt;/date&gt;&lt;/pub-dates&gt;&lt;/dates&gt;&lt;publisher&gt;American Chemical Society&lt;/publisher&gt;&lt;isbn&gt;0276-7333&lt;/isbn&gt;&lt;urls&gt;&lt;related-urls&gt;&lt;url&gt;https://doi.org/10.1021/om00059a027&lt;/url&gt;&lt;url&gt;https://pubs.acs.org/doi/pdf/10.1021/om00059a027&lt;/url&gt;&lt;/related-urls&gt;&lt;/urls&gt;&lt;electronic-resource-num&gt;10.1021/om00059a027&lt;/electronic-resource-num&gt;&lt;/record&gt;&lt;/Cite&gt;&lt;/EndNote&gt;</w:instrText>
      </w:r>
      <w:r w:rsidRPr="00656FDB">
        <w:fldChar w:fldCharType="separate"/>
      </w:r>
      <w:r w:rsidRPr="00656FDB">
        <w:rPr>
          <w:vertAlign w:val="superscript"/>
        </w:rPr>
        <w:t>6</w:t>
      </w:r>
      <w:r w:rsidRPr="00656FDB">
        <w:fldChar w:fldCharType="end"/>
      </w:r>
      <w:r w:rsidRPr="00656FDB">
        <w:t xml:space="preserve"> However, the Mn-N bond length in </w:t>
      </w:r>
      <w:r w:rsidRPr="00583132">
        <w:t>[</w:t>
      </w:r>
      <w:r w:rsidRPr="00656FDB">
        <w:rPr>
          <w:b/>
          <w:bCs/>
        </w:rPr>
        <w:t>3</w:t>
      </w:r>
      <w:r w:rsidRPr="00583132">
        <w:t>]</w:t>
      </w:r>
      <w:r w:rsidRPr="00656FDB">
        <w:t xml:space="preserve"> is predicted to be longer (1.907 Å) than in the </w:t>
      </w:r>
      <w:proofErr w:type="spellStart"/>
      <w:r w:rsidRPr="00656FDB">
        <w:t>dmpe</w:t>
      </w:r>
      <w:proofErr w:type="spellEnd"/>
      <w:r w:rsidRPr="00656FDB">
        <w:t>-cont</w:t>
      </w:r>
      <w:r>
        <w:t>a</w:t>
      </w:r>
      <w:r w:rsidRPr="00656FDB">
        <w:t>i</w:t>
      </w:r>
      <w:r>
        <w:t>n</w:t>
      </w:r>
      <w:r w:rsidRPr="00656FDB">
        <w:t>ing complex (1.817(5) Å)</w:t>
      </w:r>
      <w:r w:rsidR="00E867A3">
        <w:t>. This</w:t>
      </w:r>
      <w:r w:rsidRPr="00656FDB">
        <w:t xml:space="preserve"> presumably reflect</w:t>
      </w:r>
      <w:r w:rsidR="00E867A3">
        <w:t>s</w:t>
      </w:r>
      <w:r w:rsidRPr="00656FDB">
        <w:t xml:space="preserve"> th</w:t>
      </w:r>
      <w:r w:rsidR="00C446B2">
        <w:t>e fact that</w:t>
      </w:r>
      <w:r w:rsidRPr="00656FDB">
        <w:t xml:space="preserve"> the N</w:t>
      </w:r>
      <w:r w:rsidRPr="00656FDB">
        <w:rPr>
          <w:vertAlign w:val="subscript"/>
        </w:rPr>
        <w:t>2</w:t>
      </w:r>
      <w:r w:rsidRPr="00656FDB">
        <w:t xml:space="preserve"> is </w:t>
      </w:r>
      <w:r w:rsidRPr="00656FDB">
        <w:rPr>
          <w:i/>
          <w:iCs/>
        </w:rPr>
        <w:t>trans</w:t>
      </w:r>
      <w:r w:rsidRPr="00656FDB">
        <w:t xml:space="preserve"> to an another </w:t>
      </w:r>
      <w:r w:rsidRPr="00656FDB">
        <w:rPr>
          <w:rFonts w:ascii="Symbol" w:hAnsi="Symbol"/>
        </w:rPr>
        <w:t></w:t>
      </w:r>
      <w:r w:rsidRPr="00656FDB">
        <w:t>-accepting ligand</w:t>
      </w:r>
      <w:r w:rsidR="00C446B2">
        <w:t xml:space="preserve"> </w:t>
      </w:r>
      <w:r w:rsidRPr="00656FDB">
        <w:t xml:space="preserve">despite in </w:t>
      </w:r>
      <w:r w:rsidRPr="00656FDB">
        <w:rPr>
          <w:i/>
          <w:iCs/>
        </w:rPr>
        <w:t>trans</w:t>
      </w:r>
      <w:r w:rsidRPr="00656FDB">
        <w:t>-[</w:t>
      </w:r>
      <w:proofErr w:type="spellStart"/>
      <w:r w:rsidRPr="00656FDB">
        <w:t>MnH</w:t>
      </w:r>
      <w:proofErr w:type="spellEnd"/>
      <w:r w:rsidRPr="00656FDB">
        <w:t>(N</w:t>
      </w:r>
      <w:r w:rsidRPr="00656FDB">
        <w:rPr>
          <w:vertAlign w:val="subscript"/>
        </w:rPr>
        <w:t>2</w:t>
      </w:r>
      <w:r w:rsidRPr="00656FDB">
        <w:t>)(</w:t>
      </w:r>
      <w:proofErr w:type="spellStart"/>
      <w:r w:rsidRPr="00656FDB">
        <w:t>dmpe</w:t>
      </w:r>
      <w:proofErr w:type="spellEnd"/>
      <w:r w:rsidRPr="00656FDB">
        <w:t>)</w:t>
      </w:r>
      <w:r w:rsidRPr="00656FDB">
        <w:rPr>
          <w:vertAlign w:val="subscript"/>
        </w:rPr>
        <w:t>2</w:t>
      </w:r>
      <w:r w:rsidRPr="00656FDB">
        <w:t xml:space="preserve">] the dinitrogen </w:t>
      </w:r>
      <w:r w:rsidR="00C446B2">
        <w:t>being</w:t>
      </w:r>
      <w:r w:rsidRPr="00656FDB">
        <w:t xml:space="preserve"> opposite </w:t>
      </w:r>
      <w:r w:rsidR="002D6BF4">
        <w:t xml:space="preserve">to </w:t>
      </w:r>
      <w:r w:rsidRPr="00656FDB">
        <w:t xml:space="preserve">a hydride ligand. </w:t>
      </w:r>
    </w:p>
    <w:p w14:paraId="41C20783" w14:textId="0DDBF2CA" w:rsidR="001D12F8" w:rsidRDefault="00B3051F" w:rsidP="007F3C3C">
      <w:pPr>
        <w:pStyle w:val="RSCB02ArticleText"/>
        <w:ind w:firstLine="284"/>
      </w:pPr>
      <w:r w:rsidRPr="00656FDB">
        <w:t>The calculated geometry of the heptane complex, [</w:t>
      </w:r>
      <w:r w:rsidRPr="00656FDB">
        <w:rPr>
          <w:b/>
          <w:bCs/>
        </w:rPr>
        <w:t>2</w:t>
      </w:r>
      <w:r w:rsidRPr="00656FDB">
        <w:t xml:space="preserve">], provides additional information about the binding of this ligand to the manganese. The DFT-predicted structure demonstrates that the hydrogen of the C-H bond is more closely coordinated to the metal than the carbon (Mn-H 1.997 Å, Mn-C 2.871 Å) and the Mn-H-C bond angle is 130.9 °. This behaviour has been observed in the solid-state structure of alkane complexes and indicates that the heptane is best defined as </w:t>
      </w:r>
      <w:r w:rsidRPr="00656FDB">
        <w:rPr>
          <w:rFonts w:ascii="Symbol" w:hAnsi="Symbol"/>
        </w:rPr>
        <w:t></w:t>
      </w:r>
      <w:r w:rsidRPr="00656FDB">
        <w:rPr>
          <w:vertAlign w:val="superscript"/>
        </w:rPr>
        <w:t>1</w:t>
      </w:r>
      <w:r w:rsidRPr="00656FDB">
        <w:t xml:space="preserve"> </w:t>
      </w:r>
      <w:r w:rsidRPr="00656FDB">
        <w:rPr>
          <w:rFonts w:ascii="Symbol" w:hAnsi="Symbol"/>
        </w:rPr>
        <w:t></w:t>
      </w:r>
      <w:r w:rsidRPr="00656FDB">
        <w:t>-alkane using the nomenclature of Mac</w:t>
      </w:r>
      <w:r w:rsidR="00E867A3">
        <w:t>g</w:t>
      </w:r>
      <w:r w:rsidRPr="00656FDB">
        <w:t>regor and Weller.</w:t>
      </w:r>
      <w:r w:rsidRPr="00656FDB">
        <w:fldChar w:fldCharType="begin"/>
      </w:r>
      <w:r w:rsidR="00D642C9">
        <w:instrText xml:space="preserve"> ADDIN EN.CITE &lt;EndNote&gt;&lt;Cite&gt;&lt;Author&gt;Martínez-Martínez&lt;/Author&gt;&lt;Year&gt;2018&lt;/Year&gt;&lt;RecNum&gt;1859&lt;/RecNum&gt;&lt;DisplayText&gt;&lt;style face="superscript"&gt;32&lt;/style&gt;&lt;/DisplayText&gt;&lt;record&gt;&lt;rec-number&gt;1859&lt;/rec-number&gt;&lt;foreign-keys&gt;&lt;key app="EN" db-id="05s5rdrx1e5ae0ed5p0v5fe7ea2wsfzps9tf" timestamp="1577009956"&gt;1859&lt;/key&gt;&lt;/foreign-keys&gt;&lt;ref-type name="Journal Article"&gt;17&lt;/ref-type&gt;&lt;contributors&gt;&lt;authors&gt;&lt;author&gt;Martínez-Martínez, Antonio J.&lt;/author&gt;&lt;author&gt;Tegner, Bengt E.&lt;/author&gt;&lt;author&gt;McKay, Alasdair I.&lt;/author&gt;&lt;author&gt;Bukvic, Alexander J.&lt;/author&gt;&lt;author&gt;Rees, Nicholas H.&lt;/author&gt;&lt;author&gt;Tizzard, Graham J.&lt;/author&gt;&lt;author&gt;Coles, Simon J.&lt;/author&gt;&lt;author&gt;Warren, Mark R.&lt;/author&gt;&lt;author&gt;Macgregor, Stuart A.&lt;/author&gt;&lt;author&gt;Weller, Andrew S.&lt;/author&gt;&lt;/authors&gt;&lt;/contributors&gt;&lt;titles&gt;&lt;title&gt;Modulation of σ-Alkane Interactions in [Rh(L2)(alkane)]+ Solid-State Molecular Organometallic (SMOM) Systems by Variation of the Chelating Phosphine and Alkane: Access to η2,η2-σ-Alkane Rh(I), η1-σ-Alkane Rh(III) Complexes, and Alkane Encapsulation&lt;/title&gt;&lt;secondary-title&gt;Journal of the American Chemical Society&lt;/secondary-title&gt;&lt;/titles&gt;&lt;periodical&gt;&lt;full-title&gt;Journal of the American Chemical Society&lt;/full-title&gt;&lt;abbr-1&gt;J. Am. Chem. Soc.&lt;/abbr-1&gt;&lt;abbr-2&gt;J Am Chem Soc&lt;/abbr-2&gt;&lt;/periodical&gt;&lt;pages&gt;14958-14970&lt;/pages&gt;&lt;volume&gt;140&lt;/volume&gt;&lt;number&gt;44&lt;/number&gt;&lt;dates&gt;&lt;year&gt;2018&lt;/year&gt;&lt;pub-dates&gt;&lt;date&gt;2018/11/07&lt;/date&gt;&lt;/pub-dates&gt;&lt;/dates&gt;&lt;publisher&gt;American Chemical Society&lt;/publisher&gt;&lt;isbn&gt;0002-7863&lt;/isbn&gt;&lt;urls&gt;&lt;related-urls&gt;&lt;url&gt;https://doi.org/10.1021/jacs.8b09364&lt;/url&gt;&lt;url&gt;https://pubs.acs.org/doi/pdf/10.1021/jacs.8b09364&lt;/url&gt;&lt;/related-urls&gt;&lt;/urls&gt;&lt;electronic-resource-num&gt;10.1021/jacs.8b09364&lt;/electronic-resource-num&gt;&lt;/record&gt;&lt;/Cite&gt;&lt;/EndNote&gt;</w:instrText>
      </w:r>
      <w:r w:rsidRPr="00656FDB">
        <w:fldChar w:fldCharType="separate"/>
      </w:r>
      <w:r w:rsidR="00D642C9" w:rsidRPr="00D642C9">
        <w:rPr>
          <w:noProof/>
          <w:vertAlign w:val="superscript"/>
        </w:rPr>
        <w:t>32</w:t>
      </w:r>
      <w:r w:rsidRPr="00656FDB">
        <w:fldChar w:fldCharType="end"/>
      </w:r>
      <w:r w:rsidR="00074F2D" w:rsidRPr="00074F2D">
        <w:t xml:space="preserve"> </w:t>
      </w:r>
      <w:r w:rsidR="00074F2D">
        <w:t>Structures were investigated in which the heptane was bound to the manganese through C-H interactions at each of the four unique carbon atoms</w:t>
      </w:r>
      <w:r w:rsidR="007F3C3C">
        <w:t xml:space="preserve">. </w:t>
      </w:r>
      <w:r w:rsidR="00E80F16" w:rsidRPr="00E80F16">
        <w:t xml:space="preserve">The predicted IR spectra for each complex were identical </w:t>
      </w:r>
    </w:p>
    <w:p w14:paraId="49FDD5F8" w14:textId="77777777" w:rsidR="00A920F9" w:rsidRDefault="00A920F9" w:rsidP="007F3C3C">
      <w:pPr>
        <w:pStyle w:val="RSCB02ArticleText"/>
        <w:ind w:firstLine="284"/>
      </w:pPr>
    </w:p>
    <w:p w14:paraId="196330FE" w14:textId="77777777" w:rsidR="001D12F8" w:rsidRPr="00B3051F" w:rsidRDefault="001D12F8" w:rsidP="001D12F8">
      <w:pPr>
        <w:pStyle w:val="RSCI04CaptiontoFigureSchemeChart"/>
      </w:pPr>
      <w:r w:rsidRPr="0022786F">
        <w:rPr>
          <w:b/>
        </w:rPr>
        <w:t xml:space="preserve">Figure 4 </w:t>
      </w:r>
      <w:r w:rsidRPr="0022786F">
        <w:t>(a) ground state IR spectrum of [</w:t>
      </w:r>
      <w:r w:rsidRPr="0022786F">
        <w:rPr>
          <w:b/>
        </w:rPr>
        <w:t>1</w:t>
      </w:r>
      <w:r w:rsidRPr="0022786F">
        <w:t>] in heptane solution. (b) TRIR spectrum of [</w:t>
      </w:r>
      <w:r w:rsidRPr="0022786F">
        <w:rPr>
          <w:b/>
        </w:rPr>
        <w:t>1</w:t>
      </w:r>
      <w:r w:rsidRPr="0022786F">
        <w:t>] in heptane recorded under an atmosphere of N</w:t>
      </w:r>
      <w:r w:rsidRPr="0022786F">
        <w:rPr>
          <w:vertAlign w:val="subscript"/>
        </w:rPr>
        <w:t xml:space="preserve">2  </w:t>
      </w:r>
      <w:r w:rsidRPr="0022786F">
        <w:t>(c) TRIR spectrum of [</w:t>
      </w:r>
      <w:r w:rsidRPr="0022786F">
        <w:rPr>
          <w:b/>
        </w:rPr>
        <w:t>1</w:t>
      </w:r>
      <w:r w:rsidRPr="0022786F">
        <w:t xml:space="preserve">] in heptane recorded under an atmosphere of </w:t>
      </w:r>
      <w:r w:rsidRPr="0022786F">
        <w:rPr>
          <w:vertAlign w:val="superscript"/>
        </w:rPr>
        <w:t>15</w:t>
      </w:r>
      <w:r w:rsidRPr="0022786F">
        <w:t>N</w:t>
      </w:r>
      <w:r w:rsidRPr="0022786F">
        <w:rPr>
          <w:vertAlign w:val="subscript"/>
        </w:rPr>
        <w:t>2</w:t>
      </w:r>
      <w:r w:rsidRPr="0022786F">
        <w:t>, (d) TRIR spectrum of [</w:t>
      </w:r>
      <w:r w:rsidRPr="0022786F">
        <w:rPr>
          <w:b/>
        </w:rPr>
        <w:t>1</w:t>
      </w:r>
      <w:r w:rsidRPr="0022786F">
        <w:t>] in heptane recorded under an atmosphere of air (b) TRIR spectrum of [</w:t>
      </w:r>
      <w:r w:rsidRPr="0022786F">
        <w:rPr>
          <w:b/>
        </w:rPr>
        <w:t>1</w:t>
      </w:r>
      <w:r w:rsidRPr="0022786F">
        <w:t>] in heptane recorded under an atmosphere of argon. All spectra were recorded with a pump-probe delay of 500 ns. Complex [</w:t>
      </w:r>
      <w:r w:rsidRPr="0022786F">
        <w:rPr>
          <w:b/>
        </w:rPr>
        <w:t>2</w:t>
      </w:r>
      <w:r w:rsidRPr="0022786F">
        <w:t>] is labelled with black squares, [</w:t>
      </w:r>
      <w:r w:rsidRPr="0022786F">
        <w:rPr>
          <w:b/>
        </w:rPr>
        <w:t>3</w:t>
      </w:r>
      <w:r w:rsidRPr="0022786F">
        <w:t>] red circles and [</w:t>
      </w:r>
      <w:r w:rsidRPr="0022786F">
        <w:rPr>
          <w:b/>
        </w:rPr>
        <w:t>4</w:t>
      </w:r>
      <w:r w:rsidRPr="0022786F">
        <w:t>] blue diamonds. The peak for the ground state bleach at 2074 cm</w:t>
      </w:r>
      <w:r w:rsidRPr="0022786F">
        <w:rPr>
          <w:vertAlign w:val="superscript"/>
        </w:rPr>
        <w:t>-1</w:t>
      </w:r>
      <w:r w:rsidRPr="0022786F">
        <w:t xml:space="preserve"> omitted for clarity. </w:t>
      </w:r>
    </w:p>
    <w:p w14:paraId="52758216" w14:textId="356CA706" w:rsidR="00B3051F" w:rsidRPr="00656FDB" w:rsidRDefault="00074F2D" w:rsidP="001D12F8">
      <w:pPr>
        <w:pStyle w:val="RSCB02ArticleText"/>
      </w:pPr>
      <w:r w:rsidRPr="00E80F16">
        <w:t xml:space="preserve">and, in line with our </w:t>
      </w:r>
      <w:proofErr w:type="spellStart"/>
      <w:r w:rsidRPr="00E80F16">
        <w:t>our</w:t>
      </w:r>
      <w:proofErr w:type="spellEnd"/>
      <w:r w:rsidRPr="00E80F16">
        <w:t xml:space="preserve"> previous work on [Mn(</w:t>
      </w:r>
      <w:proofErr w:type="spellStart"/>
      <w:r w:rsidRPr="00E80F16">
        <w:t>ppy</w:t>
      </w:r>
      <w:proofErr w:type="spellEnd"/>
      <w:r w:rsidRPr="00E80F16">
        <w:t>)(CO)</w:t>
      </w:r>
      <w:r w:rsidRPr="00E80F16">
        <w:rPr>
          <w:vertAlign w:val="subscript"/>
        </w:rPr>
        <w:t>3</w:t>
      </w:r>
      <w:r w:rsidRPr="00E80F16">
        <w:t>(heptane)],</w:t>
      </w:r>
      <w:r w:rsidRPr="00E80F16">
        <w:rPr>
          <w:vertAlign w:val="superscript"/>
        </w:rPr>
        <w:fldChar w:fldCharType="begin"/>
      </w:r>
      <w:r w:rsidRPr="00E80F16">
        <w:rPr>
          <w:vertAlign w:val="superscript"/>
        </w:rPr>
        <w:instrText xml:space="preserve"> ADDIN EN.CITE &lt;EndNote&gt;&lt;Cite&gt;&lt;Author&gt;Aucott&lt;/Author&gt;&lt;Year&gt;2019&lt;/Year&gt;&lt;RecNum&gt;1788&lt;/RecNum&gt;&lt;DisplayText&gt;&lt;style face="superscript"&gt;2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Pr="00E80F16">
        <w:rPr>
          <w:vertAlign w:val="superscript"/>
        </w:rPr>
        <w:fldChar w:fldCharType="separate"/>
      </w:r>
      <w:r w:rsidRPr="00E80F16">
        <w:rPr>
          <w:noProof/>
          <w:vertAlign w:val="superscript"/>
        </w:rPr>
        <w:t>21</w:t>
      </w:r>
      <w:r w:rsidRPr="00E80F16">
        <w:fldChar w:fldCharType="end"/>
      </w:r>
      <w:r w:rsidRPr="00E80F16">
        <w:t xml:space="preserve"> the energetics of binding to these</w:t>
      </w:r>
      <w:r>
        <w:t xml:space="preserve"> </w:t>
      </w:r>
      <w:r w:rsidR="00E80F16" w:rsidRPr="00E80F16">
        <w:t xml:space="preserve">different sites has a significant dependence on the DFT method employed (see ESI for details). </w:t>
      </w:r>
      <w:proofErr w:type="gramStart"/>
      <w:r w:rsidR="00E80F16" w:rsidRPr="00E80F16">
        <w:t>Cons</w:t>
      </w:r>
      <w:r>
        <w:t>e</w:t>
      </w:r>
      <w:r w:rsidR="00E80F16" w:rsidRPr="00E80F16">
        <w:t>quently</w:t>
      </w:r>
      <w:proofErr w:type="gramEnd"/>
      <w:r w:rsidR="00E80F16" w:rsidRPr="00E80F16">
        <w:t xml:space="preserve"> it </w:t>
      </w:r>
      <w:r>
        <w:t>wa</w:t>
      </w:r>
      <w:r w:rsidR="00E80F16" w:rsidRPr="00E80F16">
        <w:t>s not possible to determine which site(s) of the heptane ligand bind to the metal.</w:t>
      </w:r>
      <w:r w:rsidR="00E80F16">
        <w:t xml:space="preserve"> </w:t>
      </w:r>
      <w:r w:rsidR="00E80F16" w:rsidRPr="00656FDB">
        <w:t xml:space="preserve"> </w:t>
      </w:r>
      <w:r w:rsidR="00B3051F" w:rsidRPr="00656FDB">
        <w:t>Examination of the Mn-C and C-O bond lengths within the carbonyl ligands  of [</w:t>
      </w:r>
      <w:r w:rsidR="00B3051F" w:rsidRPr="00656FDB">
        <w:rPr>
          <w:b/>
          <w:bCs/>
        </w:rPr>
        <w:t>2</w:t>
      </w:r>
      <w:r w:rsidR="00B3051F" w:rsidRPr="00656FDB">
        <w:t>] (</w:t>
      </w:r>
      <w:r w:rsidR="00B3051F" w:rsidRPr="00656FDB">
        <w:rPr>
          <w:i/>
          <w:iCs/>
        </w:rPr>
        <w:t>a</w:t>
      </w:r>
      <w:r w:rsidR="00B3051F" w:rsidRPr="00656FDB">
        <w:t>-</w:t>
      </w:r>
      <w:r w:rsidR="00B3051F" w:rsidRPr="00656FDB">
        <w:rPr>
          <w:i/>
          <w:iCs/>
        </w:rPr>
        <w:t>f</w:t>
      </w:r>
      <w:r w:rsidR="00B3051F" w:rsidRPr="00656FDB">
        <w:t xml:space="preserve"> Table 2) indicates that the carbonyl ligands are more tightly held in this complex than in </w:t>
      </w:r>
    </w:p>
    <w:p w14:paraId="4C10EE36" w14:textId="010C775D" w:rsidR="00DD685A" w:rsidRDefault="00DD685A" w:rsidP="00DD685A">
      <w:pPr>
        <w:pStyle w:val="RSCB02ArticleText"/>
        <w:ind w:firstLine="284"/>
        <w:sectPr w:rsidR="00DD685A" w:rsidSect="00514CBA">
          <w:type w:val="continuous"/>
          <w:pgSz w:w="11907" w:h="16840" w:code="9"/>
          <w:pgMar w:top="1009" w:right="851" w:bottom="1758" w:left="851" w:header="851" w:footer="1049" w:gutter="0"/>
          <w:cols w:num="2" w:space="227"/>
          <w:titlePg/>
          <w:docGrid w:linePitch="360"/>
        </w:sectPr>
      </w:pPr>
    </w:p>
    <w:tbl>
      <w:tblPr>
        <w:tblStyle w:val="TableGrid"/>
        <w:tblW w:w="0" w:type="auto"/>
        <w:tblInd w:w="586" w:type="dxa"/>
        <w:tblLook w:val="04A0" w:firstRow="1" w:lastRow="0" w:firstColumn="1" w:lastColumn="0" w:noHBand="0" w:noVBand="1"/>
      </w:tblPr>
      <w:tblGrid>
        <w:gridCol w:w="832"/>
        <w:gridCol w:w="992"/>
        <w:gridCol w:w="1696"/>
        <w:gridCol w:w="2728"/>
        <w:gridCol w:w="1246"/>
        <w:gridCol w:w="1516"/>
      </w:tblGrid>
      <w:tr w:rsidR="00A21F3F" w:rsidRPr="00A21F3F" w14:paraId="3B116C50" w14:textId="77777777" w:rsidTr="00A21F3F">
        <w:tc>
          <w:tcPr>
            <w:tcW w:w="9010" w:type="dxa"/>
            <w:gridSpan w:val="6"/>
            <w:tcBorders>
              <w:top w:val="nil"/>
              <w:left w:val="nil"/>
              <w:right w:val="nil"/>
            </w:tcBorders>
          </w:tcPr>
          <w:p w14:paraId="7EB684CB" w14:textId="77777777" w:rsidR="00A21F3F" w:rsidRPr="00A21F3F" w:rsidRDefault="00A21F3F" w:rsidP="00A21F3F">
            <w:pPr>
              <w:pStyle w:val="RSCB02ArticleText"/>
              <w:ind w:firstLine="284"/>
            </w:pPr>
            <w:r w:rsidRPr="00A21F3F">
              <w:rPr>
                <w:noProof/>
              </w:rPr>
              <w:lastRenderedPageBreak/>
              <w:drawing>
                <wp:anchor distT="0" distB="0" distL="114300" distR="114300" simplePos="0" relativeHeight="251672576" behindDoc="0" locked="0" layoutInCell="1" allowOverlap="1" wp14:anchorId="43FFF8A1" wp14:editId="4DF20E48">
                  <wp:simplePos x="0" y="0"/>
                  <wp:positionH relativeFrom="column">
                    <wp:align>center</wp:align>
                  </wp:positionH>
                  <wp:positionV relativeFrom="paragraph">
                    <wp:posOffset>-6985</wp:posOffset>
                  </wp:positionV>
                  <wp:extent cx="3186000" cy="745200"/>
                  <wp:effectExtent l="0" t="0" r="1905" b="444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86000" cy="745200"/>
                          </a:xfrm>
                          <a:prstGeom prst="rect">
                            <a:avLst/>
                          </a:prstGeom>
                        </pic:spPr>
                      </pic:pic>
                    </a:graphicData>
                  </a:graphic>
                  <wp14:sizeRelH relativeFrom="margin">
                    <wp14:pctWidth>0</wp14:pctWidth>
                  </wp14:sizeRelH>
                  <wp14:sizeRelV relativeFrom="margin">
                    <wp14:pctHeight>0</wp14:pctHeight>
                  </wp14:sizeRelV>
                </wp:anchor>
              </w:drawing>
            </w:r>
          </w:p>
        </w:tc>
      </w:tr>
      <w:tr w:rsidR="00A21F3F" w:rsidRPr="00A21F3F" w14:paraId="57DFCDDA" w14:textId="77777777" w:rsidTr="00A21F3F">
        <w:tc>
          <w:tcPr>
            <w:tcW w:w="832" w:type="dxa"/>
          </w:tcPr>
          <w:p w14:paraId="2675099D" w14:textId="77777777" w:rsidR="00A21F3F" w:rsidRPr="00A21F3F" w:rsidRDefault="00A21F3F" w:rsidP="00A21F3F">
            <w:pPr>
              <w:pStyle w:val="RSCB02ArticleText"/>
              <w:jc w:val="center"/>
              <w:rPr>
                <w:b/>
                <w:bCs/>
              </w:rPr>
            </w:pPr>
            <w:r w:rsidRPr="00A21F3F">
              <w:rPr>
                <w:b/>
                <w:bCs/>
              </w:rPr>
              <w:t>Entry</w:t>
            </w:r>
          </w:p>
        </w:tc>
        <w:tc>
          <w:tcPr>
            <w:tcW w:w="992" w:type="dxa"/>
          </w:tcPr>
          <w:p w14:paraId="72FE89A0" w14:textId="77777777" w:rsidR="00A21F3F" w:rsidRPr="00A21F3F" w:rsidRDefault="00A21F3F" w:rsidP="00A21F3F">
            <w:pPr>
              <w:pStyle w:val="RSCB02ArticleText"/>
              <w:jc w:val="center"/>
              <w:rPr>
                <w:b/>
                <w:bCs/>
              </w:rPr>
            </w:pPr>
            <w:r w:rsidRPr="00A21F3F">
              <w:rPr>
                <w:b/>
                <w:bCs/>
              </w:rPr>
              <w:t>L</w:t>
            </w:r>
          </w:p>
        </w:tc>
        <w:tc>
          <w:tcPr>
            <w:tcW w:w="1696" w:type="dxa"/>
          </w:tcPr>
          <w:p w14:paraId="29F2A4CE" w14:textId="77777777" w:rsidR="00A21F3F" w:rsidRPr="00A21F3F" w:rsidRDefault="00A21F3F" w:rsidP="00A21F3F">
            <w:pPr>
              <w:pStyle w:val="RSCB02ArticleText"/>
              <w:jc w:val="center"/>
              <w:rPr>
                <w:b/>
                <w:bCs/>
              </w:rPr>
            </w:pPr>
            <w:r w:rsidRPr="00A21F3F">
              <w:rPr>
                <w:b/>
                <w:bCs/>
              </w:rPr>
              <w:t>Product Complex</w:t>
            </w:r>
          </w:p>
        </w:tc>
        <w:tc>
          <w:tcPr>
            <w:tcW w:w="2728" w:type="dxa"/>
          </w:tcPr>
          <w:p w14:paraId="5CA9390B" w14:textId="77777777" w:rsidR="00A21F3F" w:rsidRPr="00A21F3F" w:rsidRDefault="00A21F3F" w:rsidP="00A21F3F">
            <w:pPr>
              <w:pStyle w:val="RSCB02ArticleText"/>
              <w:jc w:val="center"/>
              <w:rPr>
                <w:b/>
                <w:bCs/>
              </w:rPr>
            </w:pPr>
            <w:r w:rsidRPr="00A21F3F">
              <w:rPr>
                <w:b/>
                <w:bCs/>
              </w:rPr>
              <w:t xml:space="preserve">Experimental </w:t>
            </w:r>
            <w:r w:rsidRPr="00A21F3F">
              <w:rPr>
                <w:rFonts w:ascii="Symbol" w:hAnsi="Symbol"/>
                <w:b/>
                <w:bCs/>
              </w:rPr>
              <w:t></w:t>
            </w:r>
            <w:r w:rsidRPr="00A21F3F">
              <w:rPr>
                <w:b/>
                <w:bCs/>
              </w:rPr>
              <w:t>(CO)</w:t>
            </w:r>
            <w:r w:rsidRPr="00A21F3F">
              <w:rPr>
                <w:b/>
                <w:bCs/>
                <w:vertAlign w:val="superscript"/>
              </w:rPr>
              <w:t>a</w:t>
            </w:r>
            <w:r w:rsidRPr="00A21F3F">
              <w:rPr>
                <w:b/>
                <w:bCs/>
              </w:rPr>
              <w:t xml:space="preserve"> / </w:t>
            </w:r>
            <w:proofErr w:type="gramStart"/>
            <w:r w:rsidRPr="00A21F3F">
              <w:rPr>
                <w:b/>
                <w:bCs/>
              </w:rPr>
              <w:t>cm</w:t>
            </w:r>
            <w:r w:rsidRPr="00A21F3F">
              <w:rPr>
                <w:b/>
                <w:bCs/>
                <w:vertAlign w:val="superscript"/>
              </w:rPr>
              <w:t>-1</w:t>
            </w:r>
            <w:proofErr w:type="gramEnd"/>
          </w:p>
        </w:tc>
        <w:tc>
          <w:tcPr>
            <w:tcW w:w="1246" w:type="dxa"/>
          </w:tcPr>
          <w:p w14:paraId="62FE3C67" w14:textId="77777777" w:rsidR="00A21F3F" w:rsidRPr="00A21F3F" w:rsidRDefault="00A21F3F" w:rsidP="00A21F3F">
            <w:pPr>
              <w:pStyle w:val="RSCB02ArticleText"/>
              <w:jc w:val="center"/>
              <w:rPr>
                <w:b/>
                <w:bCs/>
              </w:rPr>
            </w:pPr>
            <w:r w:rsidRPr="00A21F3F">
              <w:rPr>
                <w:rFonts w:ascii="Symbol" w:hAnsi="Symbol"/>
                <w:b/>
                <w:bCs/>
              </w:rPr>
              <w:t></w:t>
            </w:r>
            <w:r w:rsidRPr="00A21F3F">
              <w:rPr>
                <w:b/>
                <w:bCs/>
              </w:rPr>
              <w:t>E / kJ mol</w:t>
            </w:r>
            <w:r w:rsidRPr="00A21F3F">
              <w:rPr>
                <w:b/>
                <w:bCs/>
                <w:vertAlign w:val="superscript"/>
              </w:rPr>
              <w:t>-1</w:t>
            </w:r>
          </w:p>
        </w:tc>
        <w:tc>
          <w:tcPr>
            <w:tcW w:w="1516" w:type="dxa"/>
          </w:tcPr>
          <w:p w14:paraId="4E601A5A" w14:textId="77777777" w:rsidR="00A21F3F" w:rsidRPr="00A21F3F" w:rsidRDefault="00A21F3F" w:rsidP="00A21F3F">
            <w:pPr>
              <w:pStyle w:val="RSCB02ArticleText"/>
              <w:jc w:val="center"/>
              <w:rPr>
                <w:b/>
                <w:bCs/>
              </w:rPr>
            </w:pPr>
            <w:r w:rsidRPr="00A21F3F">
              <w:rPr>
                <w:rFonts w:ascii="Symbol" w:hAnsi="Symbol"/>
                <w:b/>
                <w:bCs/>
              </w:rPr>
              <w:t></w:t>
            </w:r>
            <w:r w:rsidRPr="00A21F3F">
              <w:rPr>
                <w:b/>
                <w:bCs/>
              </w:rPr>
              <w:t>G</w:t>
            </w:r>
            <w:r w:rsidRPr="00A21F3F">
              <w:rPr>
                <w:b/>
                <w:bCs/>
                <w:vertAlign w:val="subscript"/>
              </w:rPr>
              <w:t>298</w:t>
            </w:r>
            <w:r w:rsidRPr="00A21F3F">
              <w:rPr>
                <w:b/>
                <w:bCs/>
              </w:rPr>
              <w:t xml:space="preserve"> / kJ mol</w:t>
            </w:r>
            <w:r w:rsidRPr="00A21F3F">
              <w:rPr>
                <w:b/>
                <w:bCs/>
                <w:vertAlign w:val="superscript"/>
              </w:rPr>
              <w:t>-1</w:t>
            </w:r>
          </w:p>
        </w:tc>
      </w:tr>
      <w:tr w:rsidR="00A21F3F" w:rsidRPr="00A21F3F" w14:paraId="06BF6861" w14:textId="77777777" w:rsidTr="00A21F3F">
        <w:tc>
          <w:tcPr>
            <w:tcW w:w="832" w:type="dxa"/>
            <w:vAlign w:val="center"/>
          </w:tcPr>
          <w:p w14:paraId="3FE91842" w14:textId="77777777" w:rsidR="00A21F3F" w:rsidRPr="00A21F3F" w:rsidRDefault="00A21F3F" w:rsidP="00A21F3F">
            <w:pPr>
              <w:pStyle w:val="RSCB02ArticleText"/>
              <w:jc w:val="center"/>
            </w:pPr>
            <w:r w:rsidRPr="00A21F3F">
              <w:t>1</w:t>
            </w:r>
          </w:p>
        </w:tc>
        <w:tc>
          <w:tcPr>
            <w:tcW w:w="992" w:type="dxa"/>
            <w:vAlign w:val="center"/>
          </w:tcPr>
          <w:p w14:paraId="6C5483AD" w14:textId="77777777" w:rsidR="00A21F3F" w:rsidRPr="00A21F3F" w:rsidRDefault="00A21F3F" w:rsidP="00A21F3F">
            <w:pPr>
              <w:pStyle w:val="RSCB02ArticleText"/>
              <w:jc w:val="center"/>
            </w:pPr>
            <w:r w:rsidRPr="00A21F3F">
              <w:t>CO</w:t>
            </w:r>
          </w:p>
        </w:tc>
        <w:tc>
          <w:tcPr>
            <w:tcW w:w="1696" w:type="dxa"/>
            <w:vAlign w:val="center"/>
          </w:tcPr>
          <w:p w14:paraId="014C6CAD" w14:textId="77777777" w:rsidR="00A21F3F" w:rsidRPr="00A21F3F" w:rsidRDefault="00A21F3F" w:rsidP="00A21F3F">
            <w:pPr>
              <w:pStyle w:val="RSCB02ArticleText"/>
              <w:jc w:val="center"/>
            </w:pPr>
            <w:r w:rsidRPr="00A21F3F">
              <w:t>[</w:t>
            </w:r>
            <w:r w:rsidRPr="00A21F3F">
              <w:rPr>
                <w:b/>
                <w:bCs/>
              </w:rPr>
              <w:t>1</w:t>
            </w:r>
            <w:r w:rsidRPr="00A21F3F">
              <w:t>]</w:t>
            </w:r>
          </w:p>
        </w:tc>
        <w:tc>
          <w:tcPr>
            <w:tcW w:w="2728" w:type="dxa"/>
            <w:vAlign w:val="center"/>
          </w:tcPr>
          <w:p w14:paraId="6BF1E0D1" w14:textId="77777777" w:rsidR="00A21F3F" w:rsidRPr="00A21F3F" w:rsidRDefault="00A21F3F" w:rsidP="00A21F3F">
            <w:pPr>
              <w:pStyle w:val="RSCB02ArticleText"/>
              <w:jc w:val="center"/>
            </w:pPr>
            <w:r w:rsidRPr="00A21F3F">
              <w:t>1940 (1934)</w:t>
            </w:r>
          </w:p>
          <w:p w14:paraId="394AA611" w14:textId="77777777" w:rsidR="00A21F3F" w:rsidRPr="00A21F3F" w:rsidRDefault="00A21F3F" w:rsidP="00A21F3F">
            <w:pPr>
              <w:pStyle w:val="RSCB02ArticleText"/>
              <w:jc w:val="center"/>
            </w:pPr>
            <w:r w:rsidRPr="00A21F3F">
              <w:t>1980 (1967)</w:t>
            </w:r>
          </w:p>
          <w:p w14:paraId="7FD1AE04" w14:textId="77777777" w:rsidR="00A21F3F" w:rsidRPr="00A21F3F" w:rsidRDefault="00A21F3F" w:rsidP="00A21F3F">
            <w:pPr>
              <w:pStyle w:val="RSCB02ArticleText"/>
              <w:jc w:val="center"/>
            </w:pPr>
            <w:r w:rsidRPr="00A21F3F">
              <w:t>1990 (1969)</w:t>
            </w:r>
          </w:p>
          <w:p w14:paraId="2A0DD979" w14:textId="77777777" w:rsidR="00A21F3F" w:rsidRPr="00A21F3F" w:rsidRDefault="00A21F3F" w:rsidP="00A21F3F">
            <w:pPr>
              <w:pStyle w:val="RSCB02ArticleText"/>
              <w:jc w:val="center"/>
            </w:pPr>
            <w:r w:rsidRPr="00A21F3F">
              <w:t>1974 (2066)</w:t>
            </w:r>
          </w:p>
        </w:tc>
        <w:tc>
          <w:tcPr>
            <w:tcW w:w="1246" w:type="dxa"/>
            <w:vAlign w:val="center"/>
          </w:tcPr>
          <w:p w14:paraId="705CC0E9" w14:textId="77777777" w:rsidR="00A21F3F" w:rsidRPr="00A21F3F" w:rsidRDefault="00A21F3F" w:rsidP="00A21F3F">
            <w:pPr>
              <w:pStyle w:val="RSCB02ArticleText"/>
              <w:jc w:val="center"/>
            </w:pPr>
            <w:r w:rsidRPr="00A21F3F">
              <w:t>-113</w:t>
            </w:r>
          </w:p>
        </w:tc>
        <w:tc>
          <w:tcPr>
            <w:tcW w:w="1516" w:type="dxa"/>
            <w:vAlign w:val="center"/>
          </w:tcPr>
          <w:p w14:paraId="31618F33" w14:textId="77777777" w:rsidR="00A21F3F" w:rsidRPr="00A21F3F" w:rsidRDefault="00A21F3F" w:rsidP="00A21F3F">
            <w:pPr>
              <w:pStyle w:val="RSCB02ArticleText"/>
              <w:jc w:val="center"/>
            </w:pPr>
            <w:r w:rsidRPr="00A21F3F">
              <w:t>-116</w:t>
            </w:r>
          </w:p>
        </w:tc>
      </w:tr>
      <w:tr w:rsidR="00A21F3F" w:rsidRPr="00A21F3F" w14:paraId="247F7456" w14:textId="77777777" w:rsidTr="00A21F3F">
        <w:tc>
          <w:tcPr>
            <w:tcW w:w="832" w:type="dxa"/>
            <w:vAlign w:val="center"/>
          </w:tcPr>
          <w:p w14:paraId="78140456" w14:textId="77777777" w:rsidR="00A21F3F" w:rsidRPr="00A21F3F" w:rsidRDefault="00A21F3F" w:rsidP="00A21F3F">
            <w:pPr>
              <w:pStyle w:val="RSCB02ArticleText"/>
              <w:jc w:val="center"/>
            </w:pPr>
            <w:r w:rsidRPr="00A21F3F">
              <w:t>2</w:t>
            </w:r>
          </w:p>
        </w:tc>
        <w:tc>
          <w:tcPr>
            <w:tcW w:w="992" w:type="dxa"/>
            <w:vAlign w:val="center"/>
          </w:tcPr>
          <w:p w14:paraId="32F752CD" w14:textId="77777777" w:rsidR="00A21F3F" w:rsidRPr="00A21F3F" w:rsidRDefault="00A21F3F" w:rsidP="00A21F3F">
            <w:pPr>
              <w:pStyle w:val="RSCB02ArticleText"/>
              <w:jc w:val="center"/>
            </w:pPr>
            <w:r w:rsidRPr="00A21F3F">
              <w:t>Heptane</w:t>
            </w:r>
          </w:p>
        </w:tc>
        <w:tc>
          <w:tcPr>
            <w:tcW w:w="1696" w:type="dxa"/>
            <w:vAlign w:val="center"/>
          </w:tcPr>
          <w:p w14:paraId="55304A2E" w14:textId="77777777" w:rsidR="00A21F3F" w:rsidRPr="00A21F3F" w:rsidRDefault="00A21F3F" w:rsidP="00A21F3F">
            <w:pPr>
              <w:pStyle w:val="RSCB02ArticleText"/>
              <w:jc w:val="center"/>
            </w:pPr>
            <w:r w:rsidRPr="00A21F3F">
              <w:t>[</w:t>
            </w:r>
            <w:r w:rsidRPr="00A21F3F">
              <w:rPr>
                <w:b/>
                <w:bCs/>
              </w:rPr>
              <w:t>2</w:t>
            </w:r>
            <w:r w:rsidRPr="00A21F3F">
              <w:t>]</w:t>
            </w:r>
          </w:p>
        </w:tc>
        <w:tc>
          <w:tcPr>
            <w:tcW w:w="2728" w:type="dxa"/>
            <w:vAlign w:val="center"/>
          </w:tcPr>
          <w:p w14:paraId="389A9A08" w14:textId="77777777" w:rsidR="00A21F3F" w:rsidRPr="00A21F3F" w:rsidRDefault="00A21F3F" w:rsidP="00A21F3F">
            <w:pPr>
              <w:pStyle w:val="RSCB02ArticleText"/>
              <w:jc w:val="center"/>
            </w:pPr>
            <w:r w:rsidRPr="00A21F3F">
              <w:t>1918 (1895)</w:t>
            </w:r>
          </w:p>
          <w:p w14:paraId="1E13FE26" w14:textId="77777777" w:rsidR="00A21F3F" w:rsidRPr="00A21F3F" w:rsidRDefault="00A21F3F" w:rsidP="00A21F3F">
            <w:pPr>
              <w:pStyle w:val="RSCB02ArticleText"/>
              <w:jc w:val="center"/>
            </w:pPr>
            <w:r w:rsidRPr="00A21F3F">
              <w:t>1924 (1915)</w:t>
            </w:r>
          </w:p>
          <w:p w14:paraId="0009B819" w14:textId="3E229807" w:rsidR="00A21F3F" w:rsidRPr="00A21F3F" w:rsidRDefault="00136723" w:rsidP="00A21F3F">
            <w:pPr>
              <w:pStyle w:val="RSCB02ArticleText"/>
              <w:jc w:val="center"/>
            </w:pPr>
            <w:r w:rsidRPr="00A21F3F">
              <w:t>20</w:t>
            </w:r>
            <w:r>
              <w:t>24</w:t>
            </w:r>
            <w:r w:rsidRPr="00A21F3F">
              <w:t xml:space="preserve"> </w:t>
            </w:r>
            <w:r w:rsidR="00A21F3F" w:rsidRPr="00A21F3F">
              <w:t>(1999)</w:t>
            </w:r>
          </w:p>
        </w:tc>
        <w:tc>
          <w:tcPr>
            <w:tcW w:w="1246" w:type="dxa"/>
            <w:vAlign w:val="center"/>
          </w:tcPr>
          <w:p w14:paraId="0FE844B7" w14:textId="77777777" w:rsidR="00A21F3F" w:rsidRPr="00A21F3F" w:rsidRDefault="00A21F3F" w:rsidP="00A21F3F">
            <w:pPr>
              <w:pStyle w:val="RSCB02ArticleText"/>
              <w:jc w:val="center"/>
            </w:pPr>
            <w:r w:rsidRPr="00A21F3F">
              <w:t>0</w:t>
            </w:r>
          </w:p>
        </w:tc>
        <w:tc>
          <w:tcPr>
            <w:tcW w:w="1516" w:type="dxa"/>
            <w:vAlign w:val="center"/>
          </w:tcPr>
          <w:p w14:paraId="5CA0EBB5" w14:textId="77777777" w:rsidR="00A21F3F" w:rsidRPr="00A21F3F" w:rsidRDefault="00A21F3F" w:rsidP="00A21F3F">
            <w:pPr>
              <w:pStyle w:val="RSCB02ArticleText"/>
              <w:jc w:val="center"/>
            </w:pPr>
            <w:r w:rsidRPr="00A21F3F">
              <w:t>0</w:t>
            </w:r>
          </w:p>
        </w:tc>
      </w:tr>
      <w:tr w:rsidR="00A21F3F" w:rsidRPr="00A21F3F" w14:paraId="2F4868AC" w14:textId="77777777" w:rsidTr="00A21F3F">
        <w:tc>
          <w:tcPr>
            <w:tcW w:w="832" w:type="dxa"/>
            <w:vAlign w:val="center"/>
          </w:tcPr>
          <w:p w14:paraId="489ED8FD" w14:textId="77777777" w:rsidR="00A21F3F" w:rsidRPr="00A21F3F" w:rsidRDefault="00A21F3F" w:rsidP="00A21F3F">
            <w:pPr>
              <w:pStyle w:val="RSCB02ArticleText"/>
              <w:jc w:val="center"/>
            </w:pPr>
            <w:r w:rsidRPr="00A21F3F">
              <w:t>3</w:t>
            </w:r>
          </w:p>
        </w:tc>
        <w:tc>
          <w:tcPr>
            <w:tcW w:w="992" w:type="dxa"/>
            <w:vAlign w:val="center"/>
          </w:tcPr>
          <w:p w14:paraId="10F74245" w14:textId="77777777" w:rsidR="00A21F3F" w:rsidRPr="00A21F3F" w:rsidRDefault="00A21F3F" w:rsidP="00A21F3F">
            <w:pPr>
              <w:pStyle w:val="RSCB02ArticleText"/>
              <w:jc w:val="center"/>
            </w:pPr>
            <w:r w:rsidRPr="00A21F3F">
              <w:t>N</w:t>
            </w:r>
            <w:r w:rsidRPr="00A21F3F">
              <w:rPr>
                <w:vertAlign w:val="subscript"/>
              </w:rPr>
              <w:t>2</w:t>
            </w:r>
          </w:p>
        </w:tc>
        <w:tc>
          <w:tcPr>
            <w:tcW w:w="1696" w:type="dxa"/>
            <w:vAlign w:val="center"/>
          </w:tcPr>
          <w:p w14:paraId="78B61B2B" w14:textId="77777777" w:rsidR="00A21F3F" w:rsidRPr="00A21F3F" w:rsidRDefault="00A21F3F" w:rsidP="00A21F3F">
            <w:pPr>
              <w:pStyle w:val="RSCB02ArticleText"/>
              <w:jc w:val="center"/>
            </w:pPr>
            <w:r w:rsidRPr="00A21F3F">
              <w:t>[</w:t>
            </w:r>
            <w:r w:rsidRPr="00A21F3F">
              <w:rPr>
                <w:b/>
                <w:bCs/>
              </w:rPr>
              <w:t>3</w:t>
            </w:r>
            <w:r w:rsidRPr="00A21F3F">
              <w:t>]</w:t>
            </w:r>
          </w:p>
        </w:tc>
        <w:tc>
          <w:tcPr>
            <w:tcW w:w="2728" w:type="dxa"/>
            <w:vAlign w:val="center"/>
          </w:tcPr>
          <w:p w14:paraId="7D3D331C" w14:textId="77777777" w:rsidR="00A21F3F" w:rsidRPr="00A21F3F" w:rsidRDefault="00A21F3F" w:rsidP="00A21F3F">
            <w:pPr>
              <w:pStyle w:val="RSCB02ArticleText"/>
              <w:jc w:val="center"/>
            </w:pPr>
            <w:r w:rsidRPr="00A21F3F">
              <w:t>1929 (1929)</w:t>
            </w:r>
          </w:p>
          <w:p w14:paraId="2FDEA7FE" w14:textId="77777777" w:rsidR="00A21F3F" w:rsidRPr="00A21F3F" w:rsidRDefault="00A21F3F" w:rsidP="00A21F3F">
            <w:pPr>
              <w:pStyle w:val="RSCB02ArticleText"/>
              <w:jc w:val="center"/>
            </w:pPr>
            <w:r w:rsidRPr="00A21F3F">
              <w:t>1955 (1956)</w:t>
            </w:r>
          </w:p>
          <w:p w14:paraId="0BDF87A1" w14:textId="77777777" w:rsidR="00A21F3F" w:rsidRPr="00A21F3F" w:rsidRDefault="00A21F3F" w:rsidP="00A21F3F">
            <w:pPr>
              <w:pStyle w:val="RSCB02ArticleText"/>
              <w:jc w:val="center"/>
            </w:pPr>
            <w:r w:rsidRPr="00A21F3F">
              <w:t>2013 (2017)</w:t>
            </w:r>
          </w:p>
        </w:tc>
        <w:tc>
          <w:tcPr>
            <w:tcW w:w="1246" w:type="dxa"/>
            <w:vAlign w:val="center"/>
          </w:tcPr>
          <w:p w14:paraId="1962E27D" w14:textId="77777777" w:rsidR="00A21F3F" w:rsidRPr="00A21F3F" w:rsidRDefault="00A21F3F" w:rsidP="00A21F3F">
            <w:pPr>
              <w:pStyle w:val="RSCB02ArticleText"/>
              <w:jc w:val="center"/>
            </w:pPr>
            <w:r w:rsidRPr="00A21F3F">
              <w:t>-29</w:t>
            </w:r>
          </w:p>
        </w:tc>
        <w:tc>
          <w:tcPr>
            <w:tcW w:w="1516" w:type="dxa"/>
            <w:vAlign w:val="center"/>
          </w:tcPr>
          <w:p w14:paraId="01979554" w14:textId="77777777" w:rsidR="00A21F3F" w:rsidRPr="00A21F3F" w:rsidRDefault="00A21F3F" w:rsidP="00A21F3F">
            <w:pPr>
              <w:pStyle w:val="RSCB02ArticleText"/>
              <w:jc w:val="center"/>
            </w:pPr>
            <w:r w:rsidRPr="00A21F3F">
              <w:t>-33</w:t>
            </w:r>
          </w:p>
        </w:tc>
      </w:tr>
      <w:tr w:rsidR="00A21F3F" w:rsidRPr="00A21F3F" w14:paraId="37E6F11D" w14:textId="77777777" w:rsidTr="00A21F3F">
        <w:tc>
          <w:tcPr>
            <w:tcW w:w="832" w:type="dxa"/>
            <w:vAlign w:val="center"/>
          </w:tcPr>
          <w:p w14:paraId="07E447F6" w14:textId="77777777" w:rsidR="00A21F3F" w:rsidRPr="00A21F3F" w:rsidRDefault="00A21F3F" w:rsidP="00A21F3F">
            <w:pPr>
              <w:pStyle w:val="RSCB02ArticleText"/>
              <w:jc w:val="center"/>
            </w:pPr>
            <w:r w:rsidRPr="00A21F3F">
              <w:t>4</w:t>
            </w:r>
          </w:p>
        </w:tc>
        <w:tc>
          <w:tcPr>
            <w:tcW w:w="992" w:type="dxa"/>
            <w:vAlign w:val="center"/>
          </w:tcPr>
          <w:p w14:paraId="5BA94D31" w14:textId="77777777" w:rsidR="00A21F3F" w:rsidRPr="00A21F3F" w:rsidRDefault="00A21F3F" w:rsidP="00A21F3F">
            <w:pPr>
              <w:pStyle w:val="RSCB02ArticleText"/>
              <w:jc w:val="center"/>
            </w:pPr>
            <w:r w:rsidRPr="00A21F3F">
              <w:t>H</w:t>
            </w:r>
            <w:r w:rsidRPr="00A21F3F">
              <w:rPr>
                <w:vertAlign w:val="subscript"/>
              </w:rPr>
              <w:t>2</w:t>
            </w:r>
            <w:r w:rsidRPr="00A21F3F">
              <w:t>O</w:t>
            </w:r>
          </w:p>
        </w:tc>
        <w:tc>
          <w:tcPr>
            <w:tcW w:w="1696" w:type="dxa"/>
            <w:vAlign w:val="center"/>
          </w:tcPr>
          <w:p w14:paraId="0903486D" w14:textId="77777777" w:rsidR="00A21F3F" w:rsidRPr="00A21F3F" w:rsidRDefault="00A21F3F" w:rsidP="00A21F3F">
            <w:pPr>
              <w:pStyle w:val="RSCB02ArticleText"/>
              <w:jc w:val="center"/>
            </w:pPr>
            <w:r w:rsidRPr="00A21F3F">
              <w:t>[</w:t>
            </w:r>
            <w:r w:rsidRPr="00A21F3F">
              <w:rPr>
                <w:b/>
                <w:bCs/>
              </w:rPr>
              <w:t>4</w:t>
            </w:r>
            <w:r w:rsidRPr="00A21F3F">
              <w:t>]</w:t>
            </w:r>
          </w:p>
        </w:tc>
        <w:tc>
          <w:tcPr>
            <w:tcW w:w="2728" w:type="dxa"/>
            <w:vAlign w:val="center"/>
          </w:tcPr>
          <w:p w14:paraId="5DFE43E1" w14:textId="4FC98316" w:rsidR="00A21F3F" w:rsidRPr="00A21F3F" w:rsidRDefault="00F31D4C" w:rsidP="00A21F3F">
            <w:pPr>
              <w:pStyle w:val="RSCB02ArticleText"/>
              <w:jc w:val="center"/>
            </w:pPr>
            <w:r>
              <w:t>1900</w:t>
            </w:r>
            <w:r w:rsidR="00583132">
              <w:t xml:space="preserve"> </w:t>
            </w:r>
            <w:r w:rsidR="00A21F3F" w:rsidRPr="00A21F3F">
              <w:t>(1902)</w:t>
            </w:r>
          </w:p>
          <w:p w14:paraId="7E7EF71C" w14:textId="02CB21F6" w:rsidR="00A21F3F" w:rsidRPr="00A21F3F" w:rsidRDefault="00F31D4C" w:rsidP="00A21F3F">
            <w:pPr>
              <w:pStyle w:val="RSCB02ArticleText"/>
              <w:jc w:val="center"/>
            </w:pPr>
            <w:r>
              <w:t>1913</w:t>
            </w:r>
            <w:r w:rsidR="00583132">
              <w:t xml:space="preserve"> </w:t>
            </w:r>
            <w:r w:rsidR="00A21F3F" w:rsidRPr="00A21F3F">
              <w:t>(1911)</w:t>
            </w:r>
          </w:p>
          <w:p w14:paraId="67DAEE59" w14:textId="732BA740" w:rsidR="00A21F3F" w:rsidRPr="00A21F3F" w:rsidRDefault="000B08BD" w:rsidP="00A21F3F">
            <w:pPr>
              <w:pStyle w:val="RSCB02ArticleText"/>
              <w:jc w:val="center"/>
            </w:pPr>
            <w:r>
              <w:t>2012</w:t>
            </w:r>
            <w:r w:rsidR="00583132">
              <w:t xml:space="preserve"> </w:t>
            </w:r>
            <w:r w:rsidR="00A21F3F" w:rsidRPr="00A21F3F">
              <w:t>(1998)</w:t>
            </w:r>
          </w:p>
        </w:tc>
        <w:tc>
          <w:tcPr>
            <w:tcW w:w="1246" w:type="dxa"/>
            <w:vAlign w:val="center"/>
          </w:tcPr>
          <w:p w14:paraId="54F6ABDD" w14:textId="77777777" w:rsidR="00A21F3F" w:rsidRPr="00A21F3F" w:rsidRDefault="00A21F3F" w:rsidP="00A21F3F">
            <w:pPr>
              <w:pStyle w:val="RSCB02ArticleText"/>
              <w:jc w:val="center"/>
            </w:pPr>
            <w:r w:rsidRPr="00A21F3F">
              <w:t>-23</w:t>
            </w:r>
          </w:p>
        </w:tc>
        <w:tc>
          <w:tcPr>
            <w:tcW w:w="1516" w:type="dxa"/>
            <w:vAlign w:val="center"/>
          </w:tcPr>
          <w:p w14:paraId="162C2DD5" w14:textId="77777777" w:rsidR="00A21F3F" w:rsidRPr="00A21F3F" w:rsidRDefault="00A21F3F" w:rsidP="00A21F3F">
            <w:pPr>
              <w:pStyle w:val="RSCB02ArticleText"/>
              <w:jc w:val="center"/>
            </w:pPr>
            <w:r w:rsidRPr="00A21F3F">
              <w:t>-28</w:t>
            </w:r>
          </w:p>
        </w:tc>
      </w:tr>
    </w:tbl>
    <w:p w14:paraId="2DCD9CAA" w14:textId="78773BF2" w:rsidR="00A21F3F" w:rsidRPr="00A21F3F" w:rsidRDefault="00A21F3F" w:rsidP="00A21F3F">
      <w:pPr>
        <w:pStyle w:val="RSCT01TableTitlewithtopbar"/>
        <w:rPr>
          <w:w w:val="108"/>
        </w:rPr>
      </w:pPr>
      <w:r w:rsidRPr="00A21F3F">
        <w:rPr>
          <w:b/>
          <w:bCs/>
          <w:w w:val="108"/>
        </w:rPr>
        <w:t xml:space="preserve">Table 1 </w:t>
      </w:r>
      <w:r w:rsidRPr="00A21F3F">
        <w:rPr>
          <w:w w:val="108"/>
        </w:rPr>
        <w:t>Calculated energy differences for the substitution of heptane by CO, N</w:t>
      </w:r>
      <w:r w:rsidRPr="00A21F3F">
        <w:rPr>
          <w:w w:val="108"/>
          <w:vertAlign w:val="subscript"/>
        </w:rPr>
        <w:t>2</w:t>
      </w:r>
      <w:r w:rsidRPr="00A21F3F">
        <w:rPr>
          <w:w w:val="108"/>
        </w:rPr>
        <w:t xml:space="preserve"> and H</w:t>
      </w:r>
      <w:r w:rsidRPr="00A21F3F">
        <w:rPr>
          <w:w w:val="108"/>
          <w:vertAlign w:val="subscript"/>
        </w:rPr>
        <w:t>2</w:t>
      </w:r>
      <w:r w:rsidRPr="00A21F3F">
        <w:rPr>
          <w:w w:val="108"/>
        </w:rPr>
        <w:t xml:space="preserve">O at the D3(BJ)-PBE0/def2-TZVPP//BP86/SV(P) level of theory with COSMO solvation in heptane. </w:t>
      </w:r>
      <w:r w:rsidRPr="00A21F3F">
        <w:rPr>
          <w:rFonts w:ascii="Symbol" w:hAnsi="Symbol"/>
          <w:w w:val="108"/>
        </w:rPr>
        <w:t></w:t>
      </w:r>
      <w:r w:rsidRPr="00A21F3F">
        <w:rPr>
          <w:w w:val="108"/>
        </w:rPr>
        <w:t xml:space="preserve">E corresponds to the zero-point energy-corrected SCF energy change, </w:t>
      </w:r>
      <w:r w:rsidRPr="00A21F3F">
        <w:rPr>
          <w:rFonts w:ascii="Symbol" w:hAnsi="Symbol"/>
          <w:w w:val="108"/>
        </w:rPr>
        <w:t></w:t>
      </w:r>
      <w:r w:rsidRPr="00A21F3F">
        <w:rPr>
          <w:w w:val="108"/>
        </w:rPr>
        <w:t>G</w:t>
      </w:r>
      <w:r w:rsidRPr="00A21F3F">
        <w:rPr>
          <w:w w:val="108"/>
          <w:vertAlign w:val="subscript"/>
        </w:rPr>
        <w:t>298</w:t>
      </w:r>
      <w:r w:rsidRPr="00A21F3F">
        <w:rPr>
          <w:w w:val="108"/>
        </w:rPr>
        <w:t xml:space="preserve"> includes corrections for the chemical potential (calculated at the BP86/SV(P) level). </w:t>
      </w:r>
      <w:r w:rsidRPr="00A21F3F">
        <w:rPr>
          <w:w w:val="108"/>
          <w:vertAlign w:val="superscript"/>
        </w:rPr>
        <w:t>a</w:t>
      </w:r>
      <w:r w:rsidRPr="00A21F3F">
        <w:rPr>
          <w:w w:val="108"/>
        </w:rPr>
        <w:t xml:space="preserve"> calculated values at the BP86/SV(P) level in brackets, these have been scaled using an empirical correction factor.</w:t>
      </w:r>
      <w:r w:rsidRPr="00A21F3F">
        <w:rPr>
          <w:w w:val="108"/>
          <w:vertAlign w:val="superscript"/>
        </w:rPr>
        <w:fldChar w:fldCharType="begin"/>
      </w:r>
      <w:r w:rsidR="004261C2">
        <w:rPr>
          <w:w w:val="108"/>
          <w:vertAlign w:val="superscript"/>
        </w:rPr>
        <w:instrText xml:space="preserve"> ADDIN EN.CITE &lt;EndNote&gt;&lt;Cite&gt;&lt;Author&gt;Hammarback&lt;/Author&gt;&lt;Year&gt;2018&lt;/Year&gt;&lt;RecNum&gt;1734&lt;/RecNum&gt;&lt;DisplayText&gt;&lt;style face="superscript"&gt;16&lt;/style&gt;&lt;/DisplayText&gt;&lt;record&gt;&lt;rec-number&gt;1734&lt;/rec-number&gt;&lt;foreign-keys&gt;&lt;key app="EN" db-id="05s5rdrx1e5ae0ed5p0v5fe7ea2wsfzps9tf" timestamp="1569500705"&gt;1734&lt;/key&gt;&lt;/foreign-keys&gt;&lt;ref-type name="Journal Article"&gt;17&lt;/ref-type&gt;&lt;contributors&gt;&lt;authors&gt;&lt;author&gt;Hammarback, L. Anders&lt;/author&gt;&lt;author&gt;Clark, Ian P.&lt;/author&gt;&lt;author&gt;Sazanovich, Igor V.&lt;/author&gt;&lt;author&gt;Towrie, Michael&lt;/author&gt;&lt;author&gt;Robinson, Alan&lt;/author&gt;&lt;author&gt;Clarke, Francis&lt;/author&gt;&lt;author&gt;Meyer, Stephanie&lt;/author&gt;&lt;author&gt;Fairlamb, Ian J. S.&lt;/author&gt;&lt;author&gt;Lynam, Jason M.&lt;/author&gt;&lt;/authors&gt;&lt;/contributors&gt;&lt;titles&gt;&lt;title&gt;Mapping out the key carbon–carbon bond-forming steps in Mn-catalysed C–H functionalization&lt;/title&gt;&lt;secondary-title&gt;Nature Catalysis&lt;/secondary-title&gt;&lt;/titles&gt;&lt;periodical&gt;&lt;full-title&gt;Nature Catalysis&lt;/full-title&gt;&lt;abbr-1&gt;Nat. Catal.&lt;/abbr-1&gt;&lt;abbr-2&gt;Nat Catal&lt;/abbr-2&gt;&lt;/periodical&gt;&lt;pages&gt;830-840&lt;/pages&gt;&lt;volume&gt;1&lt;/volume&gt;&lt;number&gt;11&lt;/number&gt;&lt;dates&gt;&lt;year&gt;2018&lt;/year&gt;&lt;pub-dates&gt;&lt;date&gt;2018/11/01&lt;/date&gt;&lt;/pub-dates&gt;&lt;/dates&gt;&lt;isbn&gt;2520-1158&lt;/isbn&gt;&lt;urls&gt;&lt;related-urls&gt;&lt;url&gt;https://doi.org/10.1038/s41929-018-0145-y&lt;/url&gt;&lt;/related-urls&gt;&lt;/urls&gt;&lt;electronic-resource-num&gt;10.1038/s41929-018-0145-y&lt;/electronic-resource-num&gt;&lt;/record&gt;&lt;/Cite&gt;&lt;/EndNote&gt;</w:instrText>
      </w:r>
      <w:r w:rsidRPr="00A21F3F">
        <w:rPr>
          <w:w w:val="108"/>
          <w:vertAlign w:val="superscript"/>
        </w:rPr>
        <w:fldChar w:fldCharType="separate"/>
      </w:r>
      <w:r w:rsidR="004261C2">
        <w:rPr>
          <w:noProof/>
          <w:w w:val="108"/>
          <w:vertAlign w:val="superscript"/>
        </w:rPr>
        <w:t>16</w:t>
      </w:r>
      <w:r w:rsidRPr="00A21F3F">
        <w:rPr>
          <w:w w:val="108"/>
        </w:rPr>
        <w:fldChar w:fldCharType="end"/>
      </w:r>
    </w:p>
    <w:p w14:paraId="5958CB8C" w14:textId="5F4DD9C9" w:rsidR="00DD685A" w:rsidRDefault="00DD685A" w:rsidP="00DD685A">
      <w:pPr>
        <w:pStyle w:val="RSCB02ArticleText"/>
        <w:ind w:firstLine="284"/>
      </w:pPr>
    </w:p>
    <w:tbl>
      <w:tblPr>
        <w:tblStyle w:val="TableGrid"/>
        <w:tblW w:w="0" w:type="auto"/>
        <w:tblInd w:w="467" w:type="dxa"/>
        <w:tblLook w:val="04A0" w:firstRow="1" w:lastRow="0" w:firstColumn="1" w:lastColumn="0" w:noHBand="0" w:noVBand="1"/>
      </w:tblPr>
      <w:tblGrid>
        <w:gridCol w:w="1053"/>
        <w:gridCol w:w="913"/>
        <w:gridCol w:w="912"/>
        <w:gridCol w:w="912"/>
        <w:gridCol w:w="912"/>
        <w:gridCol w:w="912"/>
        <w:gridCol w:w="912"/>
        <w:gridCol w:w="912"/>
        <w:gridCol w:w="830"/>
        <w:gridCol w:w="980"/>
      </w:tblGrid>
      <w:tr w:rsidR="00A21F3F" w:rsidRPr="00A21F3F" w14:paraId="59B1BD71" w14:textId="77777777" w:rsidTr="00A21F3F">
        <w:tc>
          <w:tcPr>
            <w:tcW w:w="9248" w:type="dxa"/>
            <w:gridSpan w:val="10"/>
            <w:tcBorders>
              <w:top w:val="nil"/>
              <w:left w:val="nil"/>
              <w:right w:val="nil"/>
            </w:tcBorders>
          </w:tcPr>
          <w:p w14:paraId="56A02B80" w14:textId="502F0DBF" w:rsidR="00A21F3F" w:rsidRPr="00A21F3F" w:rsidRDefault="00243E7F" w:rsidP="00A21F3F">
            <w:pPr>
              <w:pStyle w:val="RSCB02ArticleText"/>
              <w:ind w:firstLine="284"/>
              <w:rPr>
                <w:b/>
                <w:bCs/>
              </w:rPr>
            </w:pPr>
            <w:r w:rsidRPr="00243E7F">
              <w:rPr>
                <w:b/>
                <w:bCs/>
                <w:noProof/>
              </w:rPr>
              <w:drawing>
                <wp:anchor distT="0" distB="0" distL="114300" distR="114300" simplePos="0" relativeHeight="251680768" behindDoc="0" locked="0" layoutInCell="1" allowOverlap="1" wp14:anchorId="565D3EFA" wp14:editId="2A2D9631">
                  <wp:simplePos x="0" y="0"/>
                  <wp:positionH relativeFrom="column">
                    <wp:posOffset>180975</wp:posOffset>
                  </wp:positionH>
                  <wp:positionV relativeFrom="paragraph">
                    <wp:posOffset>-2548255</wp:posOffset>
                  </wp:positionV>
                  <wp:extent cx="5676900" cy="26670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676900" cy="2667000"/>
                          </a:xfrm>
                          <a:prstGeom prst="rect">
                            <a:avLst/>
                          </a:prstGeom>
                        </pic:spPr>
                      </pic:pic>
                    </a:graphicData>
                  </a:graphic>
                  <wp14:sizeRelH relativeFrom="page">
                    <wp14:pctWidth>0</wp14:pctWidth>
                  </wp14:sizeRelH>
                  <wp14:sizeRelV relativeFrom="page">
                    <wp14:pctHeight>0</wp14:pctHeight>
                  </wp14:sizeRelV>
                </wp:anchor>
              </w:drawing>
            </w:r>
          </w:p>
        </w:tc>
      </w:tr>
      <w:tr w:rsidR="00A21F3F" w:rsidRPr="00A21F3F" w14:paraId="12EE7C86" w14:textId="77777777" w:rsidTr="00A21F3F">
        <w:tc>
          <w:tcPr>
            <w:tcW w:w="1053" w:type="dxa"/>
            <w:vAlign w:val="center"/>
          </w:tcPr>
          <w:p w14:paraId="12BD8021" w14:textId="77777777" w:rsidR="00A21F3F" w:rsidRPr="00A21F3F" w:rsidRDefault="00A21F3F" w:rsidP="00A21F3F">
            <w:pPr>
              <w:pStyle w:val="RSCB02ArticleText"/>
              <w:spacing w:line="240" w:lineRule="auto"/>
              <w:jc w:val="center"/>
              <w:rPr>
                <w:b/>
                <w:bCs/>
              </w:rPr>
            </w:pPr>
            <w:r w:rsidRPr="00A21F3F">
              <w:rPr>
                <w:b/>
                <w:bCs/>
              </w:rPr>
              <w:t>Complex</w:t>
            </w:r>
          </w:p>
        </w:tc>
        <w:tc>
          <w:tcPr>
            <w:tcW w:w="913" w:type="dxa"/>
          </w:tcPr>
          <w:p w14:paraId="0AE930EE" w14:textId="77777777" w:rsidR="00A21F3F" w:rsidRPr="00A21F3F" w:rsidRDefault="00A21F3F" w:rsidP="00A21F3F">
            <w:pPr>
              <w:pStyle w:val="RSCB02ArticleText"/>
              <w:spacing w:line="240" w:lineRule="auto"/>
              <w:jc w:val="center"/>
              <w:rPr>
                <w:b/>
                <w:bCs/>
                <w:i/>
                <w:iCs/>
              </w:rPr>
            </w:pPr>
            <w:r w:rsidRPr="00A21F3F">
              <w:rPr>
                <w:b/>
                <w:bCs/>
              </w:rPr>
              <w:t>Mn-C</w:t>
            </w:r>
            <w:r w:rsidRPr="00A21F3F">
              <w:rPr>
                <w:b/>
                <w:bCs/>
                <w:i/>
                <w:iCs/>
                <w:vertAlign w:val="subscript"/>
              </w:rPr>
              <w:t>a</w:t>
            </w:r>
          </w:p>
        </w:tc>
        <w:tc>
          <w:tcPr>
            <w:tcW w:w="912" w:type="dxa"/>
          </w:tcPr>
          <w:p w14:paraId="2F06E41E" w14:textId="77777777" w:rsidR="00A21F3F" w:rsidRPr="00A21F3F" w:rsidRDefault="00A21F3F" w:rsidP="00A21F3F">
            <w:pPr>
              <w:pStyle w:val="RSCB02ArticleText"/>
              <w:spacing w:line="240" w:lineRule="auto"/>
              <w:jc w:val="center"/>
              <w:rPr>
                <w:b/>
                <w:bCs/>
                <w:i/>
                <w:iCs/>
              </w:rPr>
            </w:pPr>
            <w:r w:rsidRPr="00A21F3F">
              <w:rPr>
                <w:b/>
                <w:bCs/>
              </w:rPr>
              <w:t>Mn-</w:t>
            </w:r>
            <w:proofErr w:type="spellStart"/>
            <w:r w:rsidRPr="00A21F3F">
              <w:rPr>
                <w:b/>
                <w:bCs/>
              </w:rPr>
              <w:t>C</w:t>
            </w:r>
            <w:r w:rsidRPr="00A21F3F">
              <w:rPr>
                <w:b/>
                <w:bCs/>
                <w:i/>
                <w:iCs/>
                <w:vertAlign w:val="subscript"/>
              </w:rPr>
              <w:t>b</w:t>
            </w:r>
            <w:proofErr w:type="spellEnd"/>
          </w:p>
        </w:tc>
        <w:tc>
          <w:tcPr>
            <w:tcW w:w="912" w:type="dxa"/>
          </w:tcPr>
          <w:p w14:paraId="366A1B94" w14:textId="77777777" w:rsidR="00A21F3F" w:rsidRPr="00A21F3F" w:rsidRDefault="00A21F3F" w:rsidP="00A21F3F">
            <w:pPr>
              <w:pStyle w:val="RSCB02ArticleText"/>
              <w:spacing w:line="240" w:lineRule="auto"/>
              <w:jc w:val="center"/>
              <w:rPr>
                <w:b/>
                <w:bCs/>
                <w:i/>
                <w:iCs/>
              </w:rPr>
            </w:pPr>
            <w:r w:rsidRPr="00A21F3F">
              <w:rPr>
                <w:b/>
                <w:bCs/>
              </w:rPr>
              <w:t>Mn-C</w:t>
            </w:r>
            <w:r w:rsidRPr="00A21F3F">
              <w:rPr>
                <w:b/>
                <w:bCs/>
                <w:i/>
                <w:iCs/>
                <w:vertAlign w:val="subscript"/>
              </w:rPr>
              <w:t>c</w:t>
            </w:r>
          </w:p>
        </w:tc>
        <w:tc>
          <w:tcPr>
            <w:tcW w:w="912" w:type="dxa"/>
          </w:tcPr>
          <w:p w14:paraId="1FB0DDF3" w14:textId="77777777" w:rsidR="00A21F3F" w:rsidRPr="00A21F3F" w:rsidRDefault="00A21F3F" w:rsidP="00A21F3F">
            <w:pPr>
              <w:pStyle w:val="RSCB02ArticleText"/>
              <w:spacing w:line="240" w:lineRule="auto"/>
              <w:jc w:val="center"/>
              <w:rPr>
                <w:b/>
                <w:bCs/>
                <w:i/>
                <w:iCs/>
              </w:rPr>
            </w:pPr>
            <w:r w:rsidRPr="00A21F3F">
              <w:rPr>
                <w:b/>
                <w:bCs/>
              </w:rPr>
              <w:t>C-O</w:t>
            </w:r>
            <w:r w:rsidRPr="00A21F3F">
              <w:rPr>
                <w:b/>
                <w:bCs/>
                <w:i/>
                <w:iCs/>
                <w:vertAlign w:val="subscript"/>
              </w:rPr>
              <w:t>d</w:t>
            </w:r>
          </w:p>
        </w:tc>
        <w:tc>
          <w:tcPr>
            <w:tcW w:w="912" w:type="dxa"/>
          </w:tcPr>
          <w:p w14:paraId="5F3F7D4E" w14:textId="77777777" w:rsidR="00A21F3F" w:rsidRPr="00A21F3F" w:rsidRDefault="00A21F3F" w:rsidP="00A21F3F">
            <w:pPr>
              <w:pStyle w:val="RSCB02ArticleText"/>
              <w:spacing w:line="240" w:lineRule="auto"/>
              <w:jc w:val="center"/>
              <w:rPr>
                <w:b/>
                <w:bCs/>
                <w:i/>
                <w:iCs/>
              </w:rPr>
            </w:pPr>
            <w:r w:rsidRPr="00A21F3F">
              <w:rPr>
                <w:b/>
                <w:bCs/>
              </w:rPr>
              <w:t>C-</w:t>
            </w:r>
            <w:proofErr w:type="spellStart"/>
            <w:r w:rsidRPr="00A21F3F">
              <w:rPr>
                <w:b/>
                <w:bCs/>
              </w:rPr>
              <w:t>O</w:t>
            </w:r>
            <w:r w:rsidRPr="00A21F3F">
              <w:rPr>
                <w:b/>
                <w:bCs/>
                <w:i/>
                <w:iCs/>
                <w:vertAlign w:val="subscript"/>
              </w:rPr>
              <w:t>e</w:t>
            </w:r>
            <w:proofErr w:type="spellEnd"/>
          </w:p>
        </w:tc>
        <w:tc>
          <w:tcPr>
            <w:tcW w:w="912" w:type="dxa"/>
          </w:tcPr>
          <w:p w14:paraId="21B704DC" w14:textId="77777777" w:rsidR="00A21F3F" w:rsidRPr="00A21F3F" w:rsidRDefault="00A21F3F" w:rsidP="00A21F3F">
            <w:pPr>
              <w:pStyle w:val="RSCB02ArticleText"/>
              <w:spacing w:line="240" w:lineRule="auto"/>
              <w:jc w:val="center"/>
              <w:rPr>
                <w:b/>
                <w:bCs/>
                <w:i/>
                <w:iCs/>
              </w:rPr>
            </w:pPr>
            <w:r w:rsidRPr="00A21F3F">
              <w:rPr>
                <w:b/>
                <w:bCs/>
              </w:rPr>
              <w:t>C-O</w:t>
            </w:r>
            <w:r w:rsidRPr="00A21F3F">
              <w:rPr>
                <w:b/>
                <w:bCs/>
                <w:i/>
                <w:iCs/>
                <w:vertAlign w:val="subscript"/>
              </w:rPr>
              <w:t>f</w:t>
            </w:r>
          </w:p>
        </w:tc>
        <w:tc>
          <w:tcPr>
            <w:tcW w:w="912" w:type="dxa"/>
          </w:tcPr>
          <w:p w14:paraId="05423881" w14:textId="77777777" w:rsidR="00A21F3F" w:rsidRPr="00A21F3F" w:rsidRDefault="00A21F3F" w:rsidP="00A21F3F">
            <w:pPr>
              <w:pStyle w:val="RSCB02ArticleText"/>
              <w:spacing w:line="240" w:lineRule="auto"/>
              <w:jc w:val="center"/>
              <w:rPr>
                <w:b/>
                <w:bCs/>
                <w:i/>
                <w:iCs/>
              </w:rPr>
            </w:pPr>
            <w:r w:rsidRPr="00A21F3F">
              <w:rPr>
                <w:b/>
                <w:bCs/>
                <w:i/>
                <w:iCs/>
              </w:rPr>
              <w:t>Mn-C</w:t>
            </w:r>
            <w:r w:rsidRPr="00A21F3F">
              <w:rPr>
                <w:b/>
                <w:bCs/>
                <w:i/>
                <w:iCs/>
                <w:vertAlign w:val="subscript"/>
              </w:rPr>
              <w:t>g</w:t>
            </w:r>
          </w:p>
        </w:tc>
        <w:tc>
          <w:tcPr>
            <w:tcW w:w="830" w:type="dxa"/>
          </w:tcPr>
          <w:p w14:paraId="587E5267" w14:textId="77777777" w:rsidR="00A21F3F" w:rsidRPr="00A21F3F" w:rsidRDefault="00A21F3F" w:rsidP="00A21F3F">
            <w:pPr>
              <w:pStyle w:val="RSCB02ArticleText"/>
              <w:spacing w:line="240" w:lineRule="auto"/>
              <w:jc w:val="center"/>
              <w:rPr>
                <w:b/>
                <w:bCs/>
                <w:i/>
                <w:iCs/>
              </w:rPr>
            </w:pPr>
            <w:r w:rsidRPr="00A21F3F">
              <w:rPr>
                <w:b/>
                <w:bCs/>
                <w:i/>
                <w:iCs/>
              </w:rPr>
              <w:t>Mn-N</w:t>
            </w:r>
            <w:r w:rsidRPr="00A21F3F">
              <w:rPr>
                <w:b/>
                <w:bCs/>
                <w:i/>
                <w:iCs/>
                <w:vertAlign w:val="subscript"/>
              </w:rPr>
              <w:t>h</w:t>
            </w:r>
          </w:p>
        </w:tc>
        <w:tc>
          <w:tcPr>
            <w:tcW w:w="980" w:type="dxa"/>
          </w:tcPr>
          <w:p w14:paraId="012C1356" w14:textId="77777777" w:rsidR="00A21F3F" w:rsidRPr="00A21F3F" w:rsidRDefault="00A21F3F" w:rsidP="00A21F3F">
            <w:pPr>
              <w:pStyle w:val="RSCB02ArticleText"/>
              <w:spacing w:line="240" w:lineRule="auto"/>
              <w:jc w:val="center"/>
              <w:rPr>
                <w:b/>
                <w:bCs/>
                <w:i/>
                <w:iCs/>
              </w:rPr>
            </w:pPr>
            <w:r w:rsidRPr="00A21F3F">
              <w:rPr>
                <w:b/>
                <w:bCs/>
                <w:i/>
                <w:iCs/>
              </w:rPr>
              <w:t>Mn-L</w:t>
            </w:r>
            <w:r w:rsidRPr="00A21F3F">
              <w:rPr>
                <w:b/>
                <w:bCs/>
                <w:i/>
                <w:iCs/>
                <w:vertAlign w:val="subscript"/>
              </w:rPr>
              <w:t>I</w:t>
            </w:r>
          </w:p>
        </w:tc>
      </w:tr>
      <w:tr w:rsidR="00A21F3F" w:rsidRPr="00A21F3F" w14:paraId="40025F8F" w14:textId="77777777" w:rsidTr="00A21F3F">
        <w:tc>
          <w:tcPr>
            <w:tcW w:w="1053" w:type="dxa"/>
            <w:vAlign w:val="center"/>
          </w:tcPr>
          <w:p w14:paraId="622BCF96" w14:textId="77777777" w:rsidR="00A21F3F" w:rsidRPr="00A21F3F" w:rsidRDefault="00A21F3F" w:rsidP="00A21F3F">
            <w:pPr>
              <w:pStyle w:val="RSCB02ArticleText"/>
              <w:spacing w:line="240" w:lineRule="auto"/>
              <w:jc w:val="center"/>
            </w:pPr>
            <w:r w:rsidRPr="00A21F3F">
              <w:t>[</w:t>
            </w:r>
            <w:r w:rsidRPr="00A21F3F">
              <w:rPr>
                <w:b/>
                <w:bCs/>
              </w:rPr>
              <w:t>1</w:t>
            </w:r>
            <w:r w:rsidRPr="00A21F3F">
              <w:t>]</w:t>
            </w:r>
          </w:p>
        </w:tc>
        <w:tc>
          <w:tcPr>
            <w:tcW w:w="913" w:type="dxa"/>
          </w:tcPr>
          <w:p w14:paraId="45C78798" w14:textId="77777777" w:rsidR="00A21F3F" w:rsidRPr="00A21F3F" w:rsidRDefault="00A21F3F" w:rsidP="00A21F3F">
            <w:pPr>
              <w:pStyle w:val="RSCB02ArticleText"/>
              <w:spacing w:line="240" w:lineRule="auto"/>
              <w:jc w:val="center"/>
            </w:pPr>
            <w:r w:rsidRPr="00A21F3F">
              <w:t>1.841</w:t>
            </w:r>
          </w:p>
        </w:tc>
        <w:tc>
          <w:tcPr>
            <w:tcW w:w="912" w:type="dxa"/>
          </w:tcPr>
          <w:p w14:paraId="12A9A923" w14:textId="77777777" w:rsidR="00A21F3F" w:rsidRPr="00A21F3F" w:rsidRDefault="00A21F3F" w:rsidP="00A21F3F">
            <w:pPr>
              <w:pStyle w:val="RSCB02ArticleText"/>
              <w:spacing w:line="240" w:lineRule="auto"/>
              <w:jc w:val="center"/>
            </w:pPr>
            <w:r w:rsidRPr="00A21F3F">
              <w:t>1.801</w:t>
            </w:r>
          </w:p>
        </w:tc>
        <w:tc>
          <w:tcPr>
            <w:tcW w:w="912" w:type="dxa"/>
          </w:tcPr>
          <w:p w14:paraId="11CA722B" w14:textId="77777777" w:rsidR="00A21F3F" w:rsidRPr="00A21F3F" w:rsidRDefault="00A21F3F" w:rsidP="00A21F3F">
            <w:pPr>
              <w:pStyle w:val="RSCB02ArticleText"/>
              <w:spacing w:line="240" w:lineRule="auto"/>
              <w:jc w:val="center"/>
            </w:pPr>
            <w:r w:rsidRPr="00A21F3F">
              <w:t>1.822</w:t>
            </w:r>
          </w:p>
        </w:tc>
        <w:tc>
          <w:tcPr>
            <w:tcW w:w="912" w:type="dxa"/>
          </w:tcPr>
          <w:p w14:paraId="1E8A95EB" w14:textId="77777777" w:rsidR="00A21F3F" w:rsidRPr="00A21F3F" w:rsidRDefault="00A21F3F" w:rsidP="00A21F3F">
            <w:pPr>
              <w:pStyle w:val="RSCB02ArticleText"/>
              <w:spacing w:line="240" w:lineRule="auto"/>
              <w:jc w:val="center"/>
            </w:pPr>
            <w:r w:rsidRPr="00A21F3F">
              <w:t>1.160</w:t>
            </w:r>
          </w:p>
        </w:tc>
        <w:tc>
          <w:tcPr>
            <w:tcW w:w="912" w:type="dxa"/>
          </w:tcPr>
          <w:p w14:paraId="45A617FC" w14:textId="77777777" w:rsidR="00A21F3F" w:rsidRPr="00A21F3F" w:rsidRDefault="00A21F3F" w:rsidP="00A21F3F">
            <w:pPr>
              <w:pStyle w:val="RSCB02ArticleText"/>
              <w:spacing w:line="240" w:lineRule="auto"/>
              <w:jc w:val="center"/>
            </w:pPr>
            <w:r w:rsidRPr="00A21F3F">
              <w:t>1.166</w:t>
            </w:r>
          </w:p>
        </w:tc>
        <w:tc>
          <w:tcPr>
            <w:tcW w:w="912" w:type="dxa"/>
          </w:tcPr>
          <w:p w14:paraId="0FF3008E" w14:textId="77777777" w:rsidR="00A21F3F" w:rsidRPr="00A21F3F" w:rsidRDefault="00A21F3F" w:rsidP="00A21F3F">
            <w:pPr>
              <w:pStyle w:val="RSCB02ArticleText"/>
              <w:spacing w:line="240" w:lineRule="auto"/>
              <w:jc w:val="center"/>
            </w:pPr>
            <w:r w:rsidRPr="00A21F3F">
              <w:t>1.165</w:t>
            </w:r>
          </w:p>
        </w:tc>
        <w:tc>
          <w:tcPr>
            <w:tcW w:w="912" w:type="dxa"/>
          </w:tcPr>
          <w:p w14:paraId="78691189" w14:textId="77777777" w:rsidR="00A21F3F" w:rsidRPr="00A21F3F" w:rsidRDefault="00A21F3F" w:rsidP="00A21F3F">
            <w:pPr>
              <w:pStyle w:val="RSCB02ArticleText"/>
              <w:spacing w:line="240" w:lineRule="auto"/>
              <w:jc w:val="center"/>
            </w:pPr>
            <w:r w:rsidRPr="00A21F3F">
              <w:t>2.078</w:t>
            </w:r>
          </w:p>
        </w:tc>
        <w:tc>
          <w:tcPr>
            <w:tcW w:w="830" w:type="dxa"/>
          </w:tcPr>
          <w:p w14:paraId="71D2BFAF" w14:textId="77777777" w:rsidR="00A21F3F" w:rsidRPr="00A21F3F" w:rsidRDefault="00A21F3F" w:rsidP="00A21F3F">
            <w:pPr>
              <w:pStyle w:val="RSCB02ArticleText"/>
              <w:spacing w:line="240" w:lineRule="auto"/>
              <w:jc w:val="center"/>
            </w:pPr>
            <w:r w:rsidRPr="00A21F3F">
              <w:t>2.036</w:t>
            </w:r>
          </w:p>
        </w:tc>
        <w:tc>
          <w:tcPr>
            <w:tcW w:w="980" w:type="dxa"/>
          </w:tcPr>
          <w:p w14:paraId="3D1093C9" w14:textId="77777777" w:rsidR="00A21F3F" w:rsidRPr="00A21F3F" w:rsidRDefault="00A21F3F" w:rsidP="00A21F3F">
            <w:pPr>
              <w:pStyle w:val="RSCB02ArticleText"/>
              <w:spacing w:line="240" w:lineRule="auto"/>
              <w:jc w:val="center"/>
            </w:pPr>
            <w:r w:rsidRPr="00A21F3F">
              <w:t>1.840</w:t>
            </w:r>
          </w:p>
        </w:tc>
      </w:tr>
      <w:tr w:rsidR="00A21F3F" w:rsidRPr="00A21F3F" w14:paraId="2273FCE1" w14:textId="77777777" w:rsidTr="00A21F3F">
        <w:tc>
          <w:tcPr>
            <w:tcW w:w="1053" w:type="dxa"/>
            <w:vAlign w:val="center"/>
          </w:tcPr>
          <w:p w14:paraId="3618CD1D" w14:textId="77777777" w:rsidR="00A21F3F" w:rsidRPr="00A21F3F" w:rsidRDefault="00A21F3F" w:rsidP="00A21F3F">
            <w:pPr>
              <w:pStyle w:val="RSCB02ArticleText"/>
              <w:spacing w:line="240" w:lineRule="auto"/>
              <w:jc w:val="center"/>
            </w:pPr>
            <w:r w:rsidRPr="00A21F3F">
              <w:t>[</w:t>
            </w:r>
            <w:r w:rsidRPr="00A21F3F">
              <w:rPr>
                <w:b/>
                <w:bCs/>
              </w:rPr>
              <w:t>2</w:t>
            </w:r>
            <w:r w:rsidRPr="00A21F3F">
              <w:t>]</w:t>
            </w:r>
          </w:p>
        </w:tc>
        <w:tc>
          <w:tcPr>
            <w:tcW w:w="913" w:type="dxa"/>
          </w:tcPr>
          <w:p w14:paraId="7081950B" w14:textId="77777777" w:rsidR="00A21F3F" w:rsidRPr="00A21F3F" w:rsidRDefault="00A21F3F" w:rsidP="00A21F3F">
            <w:pPr>
              <w:pStyle w:val="RSCB02ArticleText"/>
              <w:spacing w:line="240" w:lineRule="auto"/>
              <w:jc w:val="center"/>
            </w:pPr>
            <w:r w:rsidRPr="00A21F3F">
              <w:t>1.759</w:t>
            </w:r>
          </w:p>
        </w:tc>
        <w:tc>
          <w:tcPr>
            <w:tcW w:w="912" w:type="dxa"/>
          </w:tcPr>
          <w:p w14:paraId="363FBA16" w14:textId="77777777" w:rsidR="00A21F3F" w:rsidRPr="00A21F3F" w:rsidRDefault="00A21F3F" w:rsidP="00A21F3F">
            <w:pPr>
              <w:pStyle w:val="RSCB02ArticleText"/>
              <w:spacing w:line="240" w:lineRule="auto"/>
              <w:jc w:val="center"/>
            </w:pPr>
            <w:r w:rsidRPr="00A21F3F">
              <w:t>1.792</w:t>
            </w:r>
          </w:p>
        </w:tc>
        <w:tc>
          <w:tcPr>
            <w:tcW w:w="912" w:type="dxa"/>
          </w:tcPr>
          <w:p w14:paraId="45D2B7D5" w14:textId="77777777" w:rsidR="00A21F3F" w:rsidRPr="00A21F3F" w:rsidRDefault="00A21F3F" w:rsidP="00A21F3F">
            <w:pPr>
              <w:pStyle w:val="RSCB02ArticleText"/>
              <w:spacing w:line="240" w:lineRule="auto"/>
              <w:jc w:val="center"/>
            </w:pPr>
            <w:r w:rsidRPr="00A21F3F">
              <w:t>1.824</w:t>
            </w:r>
          </w:p>
        </w:tc>
        <w:tc>
          <w:tcPr>
            <w:tcW w:w="912" w:type="dxa"/>
          </w:tcPr>
          <w:p w14:paraId="3FE3380D" w14:textId="77777777" w:rsidR="00A21F3F" w:rsidRPr="00A21F3F" w:rsidRDefault="00A21F3F" w:rsidP="00A21F3F">
            <w:pPr>
              <w:pStyle w:val="RSCB02ArticleText"/>
              <w:spacing w:line="240" w:lineRule="auto"/>
              <w:jc w:val="center"/>
            </w:pPr>
            <w:r w:rsidRPr="00A21F3F">
              <w:t>1.168</w:t>
            </w:r>
          </w:p>
        </w:tc>
        <w:tc>
          <w:tcPr>
            <w:tcW w:w="912" w:type="dxa"/>
          </w:tcPr>
          <w:p w14:paraId="0AEA241E" w14:textId="77777777" w:rsidR="00A21F3F" w:rsidRPr="00A21F3F" w:rsidRDefault="00A21F3F" w:rsidP="00A21F3F">
            <w:pPr>
              <w:pStyle w:val="RSCB02ArticleText"/>
              <w:spacing w:line="240" w:lineRule="auto"/>
              <w:jc w:val="center"/>
            </w:pPr>
            <w:r w:rsidRPr="00A21F3F">
              <w:t>1.170</w:t>
            </w:r>
          </w:p>
        </w:tc>
        <w:tc>
          <w:tcPr>
            <w:tcW w:w="912" w:type="dxa"/>
          </w:tcPr>
          <w:p w14:paraId="53783AC2" w14:textId="77777777" w:rsidR="00A21F3F" w:rsidRPr="00A21F3F" w:rsidRDefault="00A21F3F" w:rsidP="00A21F3F">
            <w:pPr>
              <w:pStyle w:val="RSCB02ArticleText"/>
              <w:spacing w:line="240" w:lineRule="auto"/>
              <w:jc w:val="center"/>
            </w:pPr>
            <w:r w:rsidRPr="00A21F3F">
              <w:t>1.169</w:t>
            </w:r>
          </w:p>
        </w:tc>
        <w:tc>
          <w:tcPr>
            <w:tcW w:w="912" w:type="dxa"/>
          </w:tcPr>
          <w:p w14:paraId="46731698" w14:textId="77777777" w:rsidR="00A21F3F" w:rsidRPr="00A21F3F" w:rsidRDefault="00A21F3F" w:rsidP="00A21F3F">
            <w:pPr>
              <w:pStyle w:val="RSCB02ArticleText"/>
              <w:spacing w:line="240" w:lineRule="auto"/>
              <w:jc w:val="center"/>
            </w:pPr>
            <w:r w:rsidRPr="00A21F3F">
              <w:t>2.049</w:t>
            </w:r>
          </w:p>
        </w:tc>
        <w:tc>
          <w:tcPr>
            <w:tcW w:w="830" w:type="dxa"/>
          </w:tcPr>
          <w:p w14:paraId="48369132" w14:textId="77777777" w:rsidR="00A21F3F" w:rsidRPr="00A21F3F" w:rsidRDefault="00A21F3F" w:rsidP="00A21F3F">
            <w:pPr>
              <w:pStyle w:val="RSCB02ArticleText"/>
              <w:spacing w:line="240" w:lineRule="auto"/>
              <w:jc w:val="center"/>
            </w:pPr>
            <w:r w:rsidRPr="00A21F3F">
              <w:t>2.015</w:t>
            </w:r>
          </w:p>
        </w:tc>
        <w:tc>
          <w:tcPr>
            <w:tcW w:w="980" w:type="dxa"/>
          </w:tcPr>
          <w:p w14:paraId="706D0C0B" w14:textId="77777777" w:rsidR="00A21F3F" w:rsidRPr="00A21F3F" w:rsidRDefault="00A21F3F" w:rsidP="00A21F3F">
            <w:pPr>
              <w:pStyle w:val="RSCB02ArticleText"/>
              <w:spacing w:line="240" w:lineRule="auto"/>
              <w:jc w:val="center"/>
            </w:pPr>
            <w:r w:rsidRPr="00A21F3F">
              <w:t>1.997</w:t>
            </w:r>
          </w:p>
        </w:tc>
      </w:tr>
      <w:tr w:rsidR="00A21F3F" w:rsidRPr="00A21F3F" w14:paraId="5FDB2A4A" w14:textId="77777777" w:rsidTr="00A21F3F">
        <w:tc>
          <w:tcPr>
            <w:tcW w:w="1053" w:type="dxa"/>
            <w:vAlign w:val="center"/>
          </w:tcPr>
          <w:p w14:paraId="56B91961" w14:textId="77777777" w:rsidR="00A21F3F" w:rsidRPr="00A21F3F" w:rsidRDefault="00A21F3F" w:rsidP="00A21F3F">
            <w:pPr>
              <w:pStyle w:val="RSCB02ArticleText"/>
              <w:spacing w:line="240" w:lineRule="auto"/>
              <w:jc w:val="center"/>
            </w:pPr>
            <w:r w:rsidRPr="00A21F3F">
              <w:t>[</w:t>
            </w:r>
            <w:r w:rsidRPr="00A21F3F">
              <w:rPr>
                <w:b/>
                <w:bCs/>
              </w:rPr>
              <w:t>3</w:t>
            </w:r>
            <w:r w:rsidRPr="00A21F3F">
              <w:t>]</w:t>
            </w:r>
          </w:p>
        </w:tc>
        <w:tc>
          <w:tcPr>
            <w:tcW w:w="913" w:type="dxa"/>
          </w:tcPr>
          <w:p w14:paraId="160F8FAF" w14:textId="77777777" w:rsidR="00A21F3F" w:rsidRPr="00A21F3F" w:rsidRDefault="00A21F3F" w:rsidP="00A21F3F">
            <w:pPr>
              <w:pStyle w:val="RSCB02ArticleText"/>
              <w:spacing w:line="240" w:lineRule="auto"/>
              <w:jc w:val="center"/>
            </w:pPr>
            <w:r w:rsidRPr="00A21F3F">
              <w:t>1.808</w:t>
            </w:r>
          </w:p>
        </w:tc>
        <w:tc>
          <w:tcPr>
            <w:tcW w:w="912" w:type="dxa"/>
          </w:tcPr>
          <w:p w14:paraId="6E07E033" w14:textId="77777777" w:rsidR="00A21F3F" w:rsidRPr="00A21F3F" w:rsidRDefault="00A21F3F" w:rsidP="00A21F3F">
            <w:pPr>
              <w:pStyle w:val="RSCB02ArticleText"/>
              <w:spacing w:line="240" w:lineRule="auto"/>
              <w:jc w:val="center"/>
            </w:pPr>
            <w:r w:rsidRPr="00A21F3F">
              <w:t>1.803</w:t>
            </w:r>
          </w:p>
        </w:tc>
        <w:tc>
          <w:tcPr>
            <w:tcW w:w="912" w:type="dxa"/>
          </w:tcPr>
          <w:p w14:paraId="3F30E423" w14:textId="77777777" w:rsidR="00A21F3F" w:rsidRPr="00A21F3F" w:rsidRDefault="00A21F3F" w:rsidP="00A21F3F">
            <w:pPr>
              <w:pStyle w:val="RSCB02ArticleText"/>
              <w:spacing w:line="240" w:lineRule="auto"/>
              <w:jc w:val="center"/>
            </w:pPr>
            <w:r w:rsidRPr="00A21F3F">
              <w:t>1.829</w:t>
            </w:r>
          </w:p>
        </w:tc>
        <w:tc>
          <w:tcPr>
            <w:tcW w:w="912" w:type="dxa"/>
          </w:tcPr>
          <w:p w14:paraId="51ACE3DD" w14:textId="77777777" w:rsidR="00A21F3F" w:rsidRPr="00A21F3F" w:rsidRDefault="00A21F3F" w:rsidP="00A21F3F">
            <w:pPr>
              <w:pStyle w:val="RSCB02ArticleText"/>
              <w:spacing w:line="240" w:lineRule="auto"/>
              <w:jc w:val="center"/>
            </w:pPr>
            <w:r w:rsidRPr="00A21F3F">
              <w:t>1.162</w:t>
            </w:r>
          </w:p>
        </w:tc>
        <w:tc>
          <w:tcPr>
            <w:tcW w:w="912" w:type="dxa"/>
          </w:tcPr>
          <w:p w14:paraId="70AE6442" w14:textId="77777777" w:rsidR="00A21F3F" w:rsidRPr="00A21F3F" w:rsidRDefault="00A21F3F" w:rsidP="00A21F3F">
            <w:pPr>
              <w:pStyle w:val="RSCB02ArticleText"/>
              <w:spacing w:line="240" w:lineRule="auto"/>
              <w:jc w:val="center"/>
            </w:pPr>
            <w:r w:rsidRPr="00A21F3F">
              <w:t>1.166</w:t>
            </w:r>
          </w:p>
        </w:tc>
        <w:tc>
          <w:tcPr>
            <w:tcW w:w="912" w:type="dxa"/>
          </w:tcPr>
          <w:p w14:paraId="6D49230C" w14:textId="77777777" w:rsidR="00A21F3F" w:rsidRPr="00A21F3F" w:rsidRDefault="00A21F3F" w:rsidP="00A21F3F">
            <w:pPr>
              <w:pStyle w:val="RSCB02ArticleText"/>
              <w:spacing w:line="240" w:lineRule="auto"/>
              <w:jc w:val="center"/>
            </w:pPr>
            <w:r w:rsidRPr="00A21F3F">
              <w:t>1.166</w:t>
            </w:r>
          </w:p>
        </w:tc>
        <w:tc>
          <w:tcPr>
            <w:tcW w:w="912" w:type="dxa"/>
          </w:tcPr>
          <w:p w14:paraId="29D272EE" w14:textId="77777777" w:rsidR="00A21F3F" w:rsidRPr="00A21F3F" w:rsidRDefault="00A21F3F" w:rsidP="00A21F3F">
            <w:pPr>
              <w:pStyle w:val="RSCB02ArticleText"/>
              <w:spacing w:line="240" w:lineRule="auto"/>
              <w:jc w:val="center"/>
            </w:pPr>
            <w:r w:rsidRPr="00A21F3F">
              <w:t>2.073</w:t>
            </w:r>
          </w:p>
        </w:tc>
        <w:tc>
          <w:tcPr>
            <w:tcW w:w="830" w:type="dxa"/>
          </w:tcPr>
          <w:p w14:paraId="098FD9C6" w14:textId="77777777" w:rsidR="00A21F3F" w:rsidRPr="00A21F3F" w:rsidRDefault="00A21F3F" w:rsidP="00A21F3F">
            <w:pPr>
              <w:pStyle w:val="RSCB02ArticleText"/>
              <w:spacing w:line="240" w:lineRule="auto"/>
              <w:jc w:val="center"/>
            </w:pPr>
            <w:r w:rsidRPr="00A21F3F">
              <w:t>2.035</w:t>
            </w:r>
          </w:p>
        </w:tc>
        <w:tc>
          <w:tcPr>
            <w:tcW w:w="980" w:type="dxa"/>
          </w:tcPr>
          <w:p w14:paraId="6EA23514" w14:textId="77777777" w:rsidR="00A21F3F" w:rsidRPr="00A21F3F" w:rsidRDefault="00A21F3F" w:rsidP="00A21F3F">
            <w:pPr>
              <w:pStyle w:val="RSCB02ArticleText"/>
              <w:spacing w:line="240" w:lineRule="auto"/>
              <w:jc w:val="center"/>
            </w:pPr>
            <w:r w:rsidRPr="00A21F3F">
              <w:t>1.907</w:t>
            </w:r>
            <w:r w:rsidRPr="00A21F3F">
              <w:rPr>
                <w:vertAlign w:val="superscript"/>
              </w:rPr>
              <w:t>[a]</w:t>
            </w:r>
          </w:p>
        </w:tc>
      </w:tr>
      <w:tr w:rsidR="00A21F3F" w:rsidRPr="00A21F3F" w14:paraId="4F7FEE4A" w14:textId="77777777" w:rsidTr="00A21F3F">
        <w:tc>
          <w:tcPr>
            <w:tcW w:w="1053" w:type="dxa"/>
            <w:vAlign w:val="center"/>
          </w:tcPr>
          <w:p w14:paraId="75F2339E" w14:textId="77777777" w:rsidR="00A21F3F" w:rsidRPr="00A21F3F" w:rsidRDefault="00A21F3F" w:rsidP="00A21F3F">
            <w:pPr>
              <w:pStyle w:val="RSCB02ArticleText"/>
              <w:spacing w:line="240" w:lineRule="auto"/>
              <w:jc w:val="center"/>
            </w:pPr>
            <w:r w:rsidRPr="00A21F3F">
              <w:t>[</w:t>
            </w:r>
            <w:r w:rsidRPr="00A21F3F">
              <w:rPr>
                <w:b/>
                <w:bCs/>
              </w:rPr>
              <w:t>4</w:t>
            </w:r>
            <w:r w:rsidRPr="00A21F3F">
              <w:t>]</w:t>
            </w:r>
          </w:p>
        </w:tc>
        <w:tc>
          <w:tcPr>
            <w:tcW w:w="913" w:type="dxa"/>
          </w:tcPr>
          <w:p w14:paraId="67B33353" w14:textId="77777777" w:rsidR="00A21F3F" w:rsidRPr="00A21F3F" w:rsidRDefault="00A21F3F" w:rsidP="00A21F3F">
            <w:pPr>
              <w:pStyle w:val="RSCB02ArticleText"/>
              <w:spacing w:line="240" w:lineRule="auto"/>
              <w:jc w:val="center"/>
            </w:pPr>
            <w:r w:rsidRPr="00A21F3F">
              <w:t>1.772</w:t>
            </w:r>
          </w:p>
        </w:tc>
        <w:tc>
          <w:tcPr>
            <w:tcW w:w="912" w:type="dxa"/>
          </w:tcPr>
          <w:p w14:paraId="60C4EBF7" w14:textId="77777777" w:rsidR="00A21F3F" w:rsidRPr="00A21F3F" w:rsidRDefault="00A21F3F" w:rsidP="00A21F3F">
            <w:pPr>
              <w:pStyle w:val="RSCB02ArticleText"/>
              <w:spacing w:line="240" w:lineRule="auto"/>
              <w:jc w:val="center"/>
            </w:pPr>
            <w:r w:rsidRPr="00A21F3F">
              <w:t>1.794</w:t>
            </w:r>
          </w:p>
        </w:tc>
        <w:tc>
          <w:tcPr>
            <w:tcW w:w="912" w:type="dxa"/>
          </w:tcPr>
          <w:p w14:paraId="7D9D4362" w14:textId="77777777" w:rsidR="00A21F3F" w:rsidRPr="00A21F3F" w:rsidRDefault="00A21F3F" w:rsidP="00A21F3F">
            <w:pPr>
              <w:pStyle w:val="RSCB02ArticleText"/>
              <w:spacing w:line="240" w:lineRule="auto"/>
              <w:jc w:val="center"/>
            </w:pPr>
            <w:r w:rsidRPr="00A21F3F">
              <w:t>1.824</w:t>
            </w:r>
          </w:p>
        </w:tc>
        <w:tc>
          <w:tcPr>
            <w:tcW w:w="912" w:type="dxa"/>
          </w:tcPr>
          <w:p w14:paraId="152F12F2" w14:textId="77777777" w:rsidR="00A21F3F" w:rsidRPr="00A21F3F" w:rsidRDefault="00A21F3F" w:rsidP="00A21F3F">
            <w:pPr>
              <w:pStyle w:val="RSCB02ArticleText"/>
              <w:spacing w:line="240" w:lineRule="auto"/>
              <w:jc w:val="center"/>
            </w:pPr>
            <w:r w:rsidRPr="00A21F3F">
              <w:t>1.169</w:t>
            </w:r>
          </w:p>
        </w:tc>
        <w:tc>
          <w:tcPr>
            <w:tcW w:w="912" w:type="dxa"/>
          </w:tcPr>
          <w:p w14:paraId="49F689A2" w14:textId="77777777" w:rsidR="00A21F3F" w:rsidRPr="00A21F3F" w:rsidRDefault="00A21F3F" w:rsidP="00A21F3F">
            <w:pPr>
              <w:pStyle w:val="RSCB02ArticleText"/>
              <w:spacing w:line="240" w:lineRule="auto"/>
              <w:jc w:val="center"/>
            </w:pPr>
            <w:r w:rsidRPr="00A21F3F">
              <w:t>1.169</w:t>
            </w:r>
          </w:p>
        </w:tc>
        <w:tc>
          <w:tcPr>
            <w:tcW w:w="912" w:type="dxa"/>
          </w:tcPr>
          <w:p w14:paraId="120ADCC7" w14:textId="77777777" w:rsidR="00A21F3F" w:rsidRPr="00A21F3F" w:rsidRDefault="00A21F3F" w:rsidP="00A21F3F">
            <w:pPr>
              <w:pStyle w:val="RSCB02ArticleText"/>
              <w:spacing w:line="240" w:lineRule="auto"/>
              <w:jc w:val="center"/>
            </w:pPr>
            <w:r w:rsidRPr="00A21F3F">
              <w:t>1.169</w:t>
            </w:r>
          </w:p>
        </w:tc>
        <w:tc>
          <w:tcPr>
            <w:tcW w:w="912" w:type="dxa"/>
          </w:tcPr>
          <w:p w14:paraId="45C4785D" w14:textId="77777777" w:rsidR="00A21F3F" w:rsidRPr="00A21F3F" w:rsidRDefault="00A21F3F" w:rsidP="00A21F3F">
            <w:pPr>
              <w:pStyle w:val="RSCB02ArticleText"/>
              <w:spacing w:line="240" w:lineRule="auto"/>
              <w:jc w:val="center"/>
            </w:pPr>
            <w:r w:rsidRPr="00A21F3F">
              <w:t>2.058</w:t>
            </w:r>
          </w:p>
        </w:tc>
        <w:tc>
          <w:tcPr>
            <w:tcW w:w="830" w:type="dxa"/>
          </w:tcPr>
          <w:p w14:paraId="1D4A58DC" w14:textId="77777777" w:rsidR="00A21F3F" w:rsidRPr="00A21F3F" w:rsidRDefault="00A21F3F" w:rsidP="00A21F3F">
            <w:pPr>
              <w:pStyle w:val="RSCB02ArticleText"/>
              <w:spacing w:line="240" w:lineRule="auto"/>
              <w:jc w:val="center"/>
            </w:pPr>
            <w:r w:rsidRPr="00A21F3F">
              <w:t>2.021</w:t>
            </w:r>
          </w:p>
        </w:tc>
        <w:tc>
          <w:tcPr>
            <w:tcW w:w="980" w:type="dxa"/>
          </w:tcPr>
          <w:p w14:paraId="483FB7EE" w14:textId="77777777" w:rsidR="00A21F3F" w:rsidRPr="00A21F3F" w:rsidRDefault="00A21F3F" w:rsidP="00A21F3F">
            <w:pPr>
              <w:pStyle w:val="RSCB02ArticleText"/>
              <w:spacing w:line="240" w:lineRule="auto"/>
              <w:jc w:val="center"/>
            </w:pPr>
            <w:r w:rsidRPr="00A21F3F">
              <w:t>2.173</w:t>
            </w:r>
          </w:p>
        </w:tc>
      </w:tr>
    </w:tbl>
    <w:p w14:paraId="79E57C00" w14:textId="77777777" w:rsidR="00A21F3F" w:rsidRPr="00A21F3F" w:rsidRDefault="00A21F3F" w:rsidP="00A21F3F">
      <w:pPr>
        <w:pStyle w:val="RSCT01TableTitlewithtopbar"/>
        <w:rPr>
          <w:w w:val="108"/>
        </w:rPr>
      </w:pPr>
      <w:r w:rsidRPr="00A21F3F">
        <w:rPr>
          <w:b/>
          <w:bCs/>
          <w:w w:val="108"/>
        </w:rPr>
        <w:t xml:space="preserve">Table 2 </w:t>
      </w:r>
      <w:r w:rsidRPr="00A21F3F">
        <w:rPr>
          <w:w w:val="108"/>
        </w:rPr>
        <w:t>Structures and calculated bond lengths in Å at the BP86/SV(P) level for complexes [</w:t>
      </w:r>
      <w:r w:rsidRPr="00A21F3F">
        <w:rPr>
          <w:b/>
          <w:bCs/>
          <w:w w:val="108"/>
        </w:rPr>
        <w:t>1</w:t>
      </w:r>
      <w:r w:rsidRPr="00A21F3F">
        <w:rPr>
          <w:w w:val="108"/>
        </w:rPr>
        <w:t>], [</w:t>
      </w:r>
      <w:r w:rsidRPr="00A21F3F">
        <w:rPr>
          <w:b/>
          <w:bCs/>
          <w:w w:val="108"/>
        </w:rPr>
        <w:t>2</w:t>
      </w:r>
      <w:r w:rsidRPr="00A21F3F">
        <w:rPr>
          <w:w w:val="108"/>
        </w:rPr>
        <w:t>], [</w:t>
      </w:r>
      <w:r w:rsidRPr="00A21F3F">
        <w:rPr>
          <w:b/>
          <w:bCs/>
          <w:w w:val="108"/>
        </w:rPr>
        <w:t>3</w:t>
      </w:r>
      <w:r w:rsidRPr="00A21F3F">
        <w:rPr>
          <w:w w:val="108"/>
        </w:rPr>
        <w:t>] and [</w:t>
      </w:r>
      <w:r w:rsidRPr="00A21F3F">
        <w:rPr>
          <w:b/>
          <w:bCs/>
          <w:w w:val="108"/>
        </w:rPr>
        <w:t>4</w:t>
      </w:r>
      <w:r w:rsidRPr="00A21F3F">
        <w:rPr>
          <w:w w:val="108"/>
        </w:rPr>
        <w:t>]. [a] N-N bond length = 1.125 Å.</w:t>
      </w:r>
    </w:p>
    <w:p w14:paraId="5AE509A1" w14:textId="1FAF4373" w:rsidR="00DD685A" w:rsidRDefault="00DD685A" w:rsidP="00A21F3F">
      <w:pPr>
        <w:pStyle w:val="RSCB02ArticleText"/>
      </w:pPr>
    </w:p>
    <w:p w14:paraId="35B45365" w14:textId="77777777" w:rsidR="00DD685A" w:rsidRDefault="00DD685A" w:rsidP="00DD685A">
      <w:pPr>
        <w:pStyle w:val="RSCB02ArticleText"/>
        <w:ind w:firstLine="284"/>
        <w:sectPr w:rsidR="00DD685A" w:rsidSect="00DD685A">
          <w:pgSz w:w="11907" w:h="16840" w:code="9"/>
          <w:pgMar w:top="1009" w:right="851" w:bottom="1758" w:left="851" w:header="851" w:footer="1049" w:gutter="0"/>
          <w:cols w:space="227"/>
          <w:docGrid w:linePitch="360"/>
        </w:sectPr>
      </w:pPr>
    </w:p>
    <w:p w14:paraId="12360686" w14:textId="38D396C5" w:rsidR="001D12F8" w:rsidRDefault="00A920F9" w:rsidP="001D12F8">
      <w:pPr>
        <w:pStyle w:val="RSCB02ArticleText"/>
      </w:pPr>
      <w:r w:rsidRPr="00656FDB">
        <w:t>any of the species investigated: the Mn-C bond trans to the heptane ligand, Mn-C</w:t>
      </w:r>
      <w:r w:rsidRPr="00656FDB">
        <w:rPr>
          <w:i/>
          <w:iCs/>
          <w:vertAlign w:val="subscript"/>
        </w:rPr>
        <w:t>a</w:t>
      </w:r>
      <w:r w:rsidRPr="00656FDB">
        <w:t xml:space="preserve">, is the shortest of the all species </w:t>
      </w:r>
      <w:r w:rsidR="00074F2D" w:rsidRPr="00656FDB">
        <w:t xml:space="preserve">investigated. In addition, the bond lengths between the two metal-atoms of the </w:t>
      </w:r>
      <w:proofErr w:type="spellStart"/>
      <w:r w:rsidR="001D12F8" w:rsidRPr="00656FDB">
        <w:t>cyclometallated</w:t>
      </w:r>
      <w:proofErr w:type="spellEnd"/>
      <w:r w:rsidR="001D12F8" w:rsidRPr="00656FDB">
        <w:t xml:space="preserve"> ligand in [</w:t>
      </w:r>
      <w:r w:rsidR="001D12F8" w:rsidRPr="00656FDB">
        <w:rPr>
          <w:b/>
          <w:bCs/>
        </w:rPr>
        <w:t>2</w:t>
      </w:r>
      <w:r w:rsidR="001D12F8" w:rsidRPr="00656FDB">
        <w:t>] are shorter than in the other complexes investigated (Mn-C</w:t>
      </w:r>
      <w:r w:rsidR="001D12F8" w:rsidRPr="00656FDB">
        <w:rPr>
          <w:vertAlign w:val="subscript"/>
        </w:rPr>
        <w:t>g</w:t>
      </w:r>
      <w:r w:rsidR="001D12F8" w:rsidRPr="00656FDB">
        <w:t xml:space="preserve"> 2.049 Å, Mn-N</w:t>
      </w:r>
      <w:r w:rsidR="001D12F8" w:rsidRPr="00656FDB">
        <w:rPr>
          <w:i/>
          <w:iCs/>
          <w:vertAlign w:val="subscript"/>
        </w:rPr>
        <w:t>h</w:t>
      </w:r>
      <w:r w:rsidR="001D12F8" w:rsidRPr="00656FDB">
        <w:t xml:space="preserve"> 2.015 Å). These latter structural effects may be viewed as the </w:t>
      </w:r>
      <w:r w:rsidR="001D12F8" w:rsidRPr="00656FDB">
        <w:t>donor groups having a stronger interaction with the metal when a poor ligand (in this case heptane) is bound to the metal.</w:t>
      </w:r>
    </w:p>
    <w:p w14:paraId="400CEA07" w14:textId="56158256" w:rsidR="00D052C9" w:rsidRPr="00D052C9" w:rsidRDefault="00D052C9" w:rsidP="00D052C9">
      <w:pPr>
        <w:pStyle w:val="RSCB06BHeadingSub-Section"/>
        <w:rPr>
          <w:w w:val="108"/>
        </w:rPr>
      </w:pPr>
      <w:r w:rsidRPr="00D052C9">
        <w:rPr>
          <w:w w:val="108"/>
        </w:rPr>
        <w:t>Kinetic profile of the formation of [3] and [4] from [2]</w:t>
      </w:r>
    </w:p>
    <w:p w14:paraId="1DEA97DB" w14:textId="34046617" w:rsidR="00C2181E" w:rsidRDefault="00D052C9" w:rsidP="001D12F8">
      <w:pPr>
        <w:pStyle w:val="RSCB02ArticleText"/>
      </w:pPr>
      <w:r w:rsidRPr="00D052C9">
        <w:t>The kinetic profile for the conversion of [</w:t>
      </w:r>
      <w:r w:rsidRPr="00D052C9">
        <w:rPr>
          <w:b/>
          <w:bCs/>
        </w:rPr>
        <w:t>2</w:t>
      </w:r>
      <w:r w:rsidRPr="00D052C9">
        <w:t>] to [</w:t>
      </w:r>
      <w:r w:rsidRPr="00D052C9">
        <w:rPr>
          <w:b/>
          <w:bCs/>
        </w:rPr>
        <w:t>3</w:t>
      </w:r>
      <w:r w:rsidRPr="00D052C9">
        <w:t>] and [</w:t>
      </w:r>
      <w:r w:rsidRPr="00D052C9">
        <w:rPr>
          <w:b/>
          <w:bCs/>
        </w:rPr>
        <w:t>4</w:t>
      </w:r>
      <w:r w:rsidRPr="00D052C9">
        <w:t xml:space="preserve">] is </w:t>
      </w:r>
      <w:r w:rsidRPr="001D12F8">
        <w:t>shown</w:t>
      </w:r>
      <w:r w:rsidRPr="00D052C9">
        <w:t xml:space="preserve"> in Figure 5. Inspection of the data indicated that [</w:t>
      </w:r>
      <w:r w:rsidRPr="00D052C9">
        <w:rPr>
          <w:b/>
          <w:bCs/>
        </w:rPr>
        <w:t>2</w:t>
      </w:r>
      <w:r w:rsidRPr="00D052C9">
        <w:t>] appeared to convert into both [</w:t>
      </w:r>
      <w:r w:rsidRPr="00D052C9">
        <w:rPr>
          <w:b/>
          <w:bCs/>
        </w:rPr>
        <w:t>3</w:t>
      </w:r>
      <w:r w:rsidRPr="00D052C9">
        <w:t>] and [</w:t>
      </w:r>
      <w:r w:rsidRPr="00D052C9">
        <w:rPr>
          <w:b/>
          <w:bCs/>
        </w:rPr>
        <w:t>4</w:t>
      </w:r>
      <w:r w:rsidRPr="00D052C9">
        <w:t xml:space="preserve">] over the course of </w:t>
      </w:r>
      <w:r w:rsidRPr="00D052C9">
        <w:rPr>
          <w:i/>
          <w:iCs/>
        </w:rPr>
        <w:t>ca</w:t>
      </w:r>
      <w:r w:rsidRPr="00D052C9">
        <w:t xml:space="preserve">. </w:t>
      </w:r>
      <w:r w:rsidRPr="00D052C9">
        <w:lastRenderedPageBreak/>
        <w:t xml:space="preserve">500 ns. Then, over approximately 1 </w:t>
      </w:r>
      <w:r w:rsidRPr="00254417">
        <w:rPr>
          <w:rFonts w:ascii="Symbol" w:hAnsi="Symbol"/>
        </w:rPr>
        <w:t></w:t>
      </w:r>
      <w:r w:rsidRPr="00D052C9">
        <w:t>s, the amount of [</w:t>
      </w:r>
      <w:r w:rsidRPr="00D052C9">
        <w:rPr>
          <w:b/>
          <w:bCs/>
        </w:rPr>
        <w:t>3</w:t>
      </w:r>
      <w:r w:rsidRPr="00D052C9">
        <w:t>] increased further with commensurate loss of [</w:t>
      </w:r>
      <w:r w:rsidRPr="00D052C9">
        <w:rPr>
          <w:b/>
          <w:bCs/>
        </w:rPr>
        <w:t>4</w:t>
      </w:r>
      <w:r w:rsidRPr="00D052C9">
        <w:t>]. In order to quantify the processes which underpin this behaviour, the data were fitted to a series of kinetic models using the COPASI software.</w:t>
      </w:r>
      <w:r w:rsidRPr="00D052C9">
        <w:fldChar w:fldCharType="begin"/>
      </w:r>
      <w:r w:rsidR="00D642C9">
        <w:instrText xml:space="preserve"> ADDIN EN.CITE &lt;EndNote&gt;&lt;Cite&gt;&lt;Author&gt;Hoops&lt;/Author&gt;&lt;Year&gt;2006&lt;/Year&gt;&lt;RecNum&gt;1851&lt;/RecNum&gt;&lt;DisplayText&gt;&lt;style face="superscript"&gt;33&lt;/style&gt;&lt;/DisplayText&gt;&lt;record&gt;&lt;rec-number&gt;1851&lt;/rec-number&gt;&lt;foreign-keys&gt;&lt;key app="EN" db-id="05s5rdrx1e5ae0ed5p0v5fe7ea2wsfzps9tf" timestamp="1576070842"&gt;1851&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lt;/secondary-title&gt;&lt;/titles&gt;&lt;pages&gt;3067-3074&lt;/pages&gt;&lt;volume&gt;22&lt;/volume&gt;&lt;number&gt;24&lt;/number&gt;&lt;dates&gt;&lt;year&gt;2006&lt;/year&gt;&lt;/dates&gt;&lt;isbn&gt;1367-4803&lt;/isbn&gt;&lt;urls&gt;&lt;related-urls&gt;&lt;url&gt;https://doi.org/10.1093/bioinformatics/btl485&lt;/url&gt;&lt;/related-urls&gt;&lt;/urls&gt;&lt;electronic-resource-num&gt;10.1093/bioinformatics/btl485&lt;/electronic-resource-num&gt;&lt;access-date&gt;12/11/2019&lt;/access-date&gt;&lt;/record&gt;&lt;/Cite&gt;&lt;/EndNote&gt;</w:instrText>
      </w:r>
      <w:r w:rsidRPr="00D052C9">
        <w:fldChar w:fldCharType="separate"/>
      </w:r>
      <w:r w:rsidR="00D642C9" w:rsidRPr="00D642C9">
        <w:rPr>
          <w:noProof/>
          <w:vertAlign w:val="superscript"/>
        </w:rPr>
        <w:t>33</w:t>
      </w:r>
      <w:r w:rsidRPr="00D052C9">
        <w:fldChar w:fldCharType="end"/>
      </w:r>
      <w:r w:rsidRPr="00D052C9">
        <w:t xml:space="preserve"> Care must be taken in the construction of kinetic models based on TRIR data, especially when bimolecular pathways may be involved. Specifically, it is not possible to determine the absorption coefficients of the bands for short- </w:t>
      </w:r>
    </w:p>
    <w:p w14:paraId="163FF114" w14:textId="38D582AA" w:rsidR="00C2181E" w:rsidRDefault="00A34F6D" w:rsidP="00C2181E">
      <w:pPr>
        <w:pStyle w:val="RSCI04CaptiontoFigureSchemeChart"/>
      </w:pPr>
      <w:r>
        <w:rPr>
          <w:noProof/>
        </w:rPr>
        <w:drawing>
          <wp:anchor distT="0" distB="0" distL="114300" distR="114300" simplePos="0" relativeHeight="251678720" behindDoc="0" locked="0" layoutInCell="1" allowOverlap="1" wp14:anchorId="72028281" wp14:editId="029E88FC">
            <wp:simplePos x="0" y="0"/>
            <wp:positionH relativeFrom="column">
              <wp:posOffset>130810</wp:posOffset>
            </wp:positionH>
            <wp:positionV relativeFrom="paragraph">
              <wp:posOffset>1155700</wp:posOffset>
            </wp:positionV>
            <wp:extent cx="2905200" cy="2577600"/>
            <wp:effectExtent l="0" t="0" r="3175"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imecourse.tif"/>
                    <pic:cNvPicPr/>
                  </pic:nvPicPr>
                  <pic:blipFill rotWithShape="1">
                    <a:blip r:embed="rId22" cstate="print">
                      <a:extLst>
                        <a:ext uri="{28A0092B-C50C-407E-A947-70E740481C1C}">
                          <a14:useLocalDpi xmlns:a14="http://schemas.microsoft.com/office/drawing/2010/main" val="0"/>
                        </a:ext>
                      </a:extLst>
                    </a:blip>
                    <a:srcRect l="3992" r="9725"/>
                    <a:stretch/>
                  </pic:blipFill>
                  <pic:spPr bwMode="auto">
                    <a:xfrm>
                      <a:off x="0" y="0"/>
                      <a:ext cx="2905200" cy="2577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69EDC3" w14:textId="17BC17E7" w:rsidR="00C2181E" w:rsidRPr="00C2181E" w:rsidRDefault="00C2181E" w:rsidP="00C2181E">
      <w:pPr>
        <w:pStyle w:val="RSCI04CaptiontoFigureSchemeChart"/>
      </w:pPr>
      <w:r w:rsidRPr="00E874B5">
        <w:rPr>
          <w:noProof/>
        </w:rPr>
        <w:drawing>
          <wp:anchor distT="0" distB="0" distL="114300" distR="114300" simplePos="0" relativeHeight="251675648" behindDoc="0" locked="0" layoutInCell="1" allowOverlap="1" wp14:anchorId="388DA8A6" wp14:editId="0BED327F">
            <wp:simplePos x="0" y="0"/>
            <wp:positionH relativeFrom="column">
              <wp:posOffset>3175</wp:posOffset>
            </wp:positionH>
            <wp:positionV relativeFrom="paragraph">
              <wp:posOffset>117737</wp:posOffset>
            </wp:positionV>
            <wp:extent cx="3168015" cy="7112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168015" cy="711200"/>
                    </a:xfrm>
                    <a:prstGeom prst="rect">
                      <a:avLst/>
                    </a:prstGeom>
                  </pic:spPr>
                </pic:pic>
              </a:graphicData>
            </a:graphic>
            <wp14:sizeRelH relativeFrom="page">
              <wp14:pctWidth>0</wp14:pctWidth>
            </wp14:sizeRelH>
            <wp14:sizeRelV relativeFrom="page">
              <wp14:pctHeight>0</wp14:pctHeight>
            </wp14:sizeRelV>
          </wp:anchor>
        </w:drawing>
      </w:r>
      <w:r w:rsidRPr="00C2181E">
        <w:rPr>
          <w:b/>
        </w:rPr>
        <w:t>Figure 5</w:t>
      </w:r>
      <w:r w:rsidRPr="00C2181E">
        <w:t xml:space="preserve"> Top Kinetic model for the formation of [</w:t>
      </w:r>
      <w:r w:rsidRPr="00C2181E">
        <w:rPr>
          <w:b/>
        </w:rPr>
        <w:t>4</w:t>
      </w:r>
      <w:r w:rsidRPr="00C2181E">
        <w:t>] and subsequent reaction to form Mn clusters. Bottom Kinetic profile for the loss of [</w:t>
      </w:r>
      <w:r w:rsidRPr="00C2181E">
        <w:rPr>
          <w:b/>
        </w:rPr>
        <w:t>2</w:t>
      </w:r>
      <w:r w:rsidRPr="00C2181E">
        <w:t>] and formation of [</w:t>
      </w:r>
      <w:r w:rsidRPr="00C2181E">
        <w:rPr>
          <w:b/>
        </w:rPr>
        <w:t>4</w:t>
      </w:r>
      <w:r w:rsidRPr="00C2181E">
        <w:t>]. The dotted lines show the fit to the kinetic model with parameters [</w:t>
      </w:r>
      <w:r w:rsidRPr="00C2181E">
        <w:rPr>
          <w:b/>
        </w:rPr>
        <w:t>Mn</w:t>
      </w:r>
      <w:r w:rsidRPr="00C2181E">
        <w:t>]</w:t>
      </w:r>
      <w:r w:rsidRPr="00C2181E">
        <w:rPr>
          <w:vertAlign w:val="subscript"/>
        </w:rPr>
        <w:t>0</w:t>
      </w:r>
      <w:r w:rsidRPr="00C2181E">
        <w:t xml:space="preserve"> =</w:t>
      </w:r>
      <w:r w:rsidR="00A34F6D">
        <w:t xml:space="preserve"> 4.</w:t>
      </w:r>
      <w:r w:rsidR="00254417">
        <w:t xml:space="preserve">49 </w:t>
      </w:r>
      <w:r w:rsidR="00254417" w:rsidRPr="00C2181E">
        <w:t>×</w:t>
      </w:r>
      <w:r w:rsidR="00254417">
        <w:t xml:space="preserve"> 10</w:t>
      </w:r>
      <w:r w:rsidR="00254417" w:rsidRPr="00254417">
        <w:rPr>
          <w:vertAlign w:val="superscript"/>
        </w:rPr>
        <w:t>-5</w:t>
      </w:r>
      <w:r w:rsidR="00254417">
        <w:t xml:space="preserve"> mol dm</w:t>
      </w:r>
      <w:r w:rsidR="00254417" w:rsidRPr="00254417">
        <w:rPr>
          <w:vertAlign w:val="superscript"/>
        </w:rPr>
        <w:t>-3</w:t>
      </w:r>
      <w:r w:rsidRPr="00C2181E">
        <w:t xml:space="preserve"> , [H</w:t>
      </w:r>
      <w:r w:rsidRPr="00C2181E">
        <w:rPr>
          <w:vertAlign w:val="subscript"/>
        </w:rPr>
        <w:t>2</w:t>
      </w:r>
      <w:r w:rsidRPr="00C2181E">
        <w:t>O]</w:t>
      </w:r>
      <w:r w:rsidRPr="00C2181E">
        <w:rPr>
          <w:vertAlign w:val="subscript"/>
        </w:rPr>
        <w:t xml:space="preserve">0 </w:t>
      </w:r>
      <w:r w:rsidRPr="00C2181E">
        <w:t>= (6.24 ± 0.14) mmol dm</w:t>
      </w:r>
      <w:r w:rsidRPr="00C2181E">
        <w:rPr>
          <w:vertAlign w:val="superscript"/>
        </w:rPr>
        <w:t>-3</w:t>
      </w:r>
      <w:r w:rsidRPr="00C2181E">
        <w:t xml:space="preserve">, </w:t>
      </w:r>
      <w:r w:rsidRPr="00C2181E">
        <w:rPr>
          <w:i/>
          <w:iCs/>
        </w:rPr>
        <w:t>k</w:t>
      </w:r>
      <w:r w:rsidRPr="00C2181E">
        <w:rPr>
          <w:i/>
          <w:iCs/>
          <w:vertAlign w:val="subscript"/>
        </w:rPr>
        <w:t>1</w:t>
      </w:r>
      <w:r w:rsidRPr="00C2181E">
        <w:t xml:space="preserve"> =</w:t>
      </w:r>
      <w:r w:rsidRPr="00C2181E">
        <w:rPr>
          <w:i/>
          <w:iCs/>
        </w:rPr>
        <w:t xml:space="preserve"> </w:t>
      </w:r>
      <w:r w:rsidRPr="00C2181E">
        <w:t>(1.028 ± 0.004) × 10</w:t>
      </w:r>
      <w:r w:rsidRPr="00C2181E">
        <w:rPr>
          <w:vertAlign w:val="superscript"/>
        </w:rPr>
        <w:t>9</w:t>
      </w:r>
      <w:r w:rsidRPr="00C2181E">
        <w:t xml:space="preserve"> mol</w:t>
      </w:r>
      <w:r w:rsidRPr="00C2181E">
        <w:rPr>
          <w:vertAlign w:val="superscript"/>
        </w:rPr>
        <w:t>-1</w:t>
      </w:r>
      <w:r w:rsidRPr="00C2181E">
        <w:t xml:space="preserve"> dm</w:t>
      </w:r>
      <w:r w:rsidRPr="00C2181E">
        <w:rPr>
          <w:vertAlign w:val="superscript"/>
        </w:rPr>
        <w:t>3</w:t>
      </w:r>
      <w:r w:rsidRPr="00C2181E">
        <w:t xml:space="preserve"> s</w:t>
      </w:r>
      <w:r w:rsidRPr="00C2181E">
        <w:rPr>
          <w:vertAlign w:val="superscript"/>
        </w:rPr>
        <w:t>-1</w:t>
      </w:r>
      <w:r w:rsidRPr="00C2181E">
        <w:t>,</w:t>
      </w:r>
      <w:r w:rsidRPr="00C2181E">
        <w:rPr>
          <w:i/>
          <w:iCs/>
        </w:rPr>
        <w:t xml:space="preserve"> k</w:t>
      </w:r>
      <w:r w:rsidRPr="00C2181E">
        <w:rPr>
          <w:i/>
          <w:iCs/>
          <w:vertAlign w:val="subscript"/>
        </w:rPr>
        <w:t>2</w:t>
      </w:r>
      <w:r w:rsidRPr="00C2181E">
        <w:rPr>
          <w:i/>
          <w:iCs/>
        </w:rPr>
        <w:t xml:space="preserve"> = </w:t>
      </w:r>
      <w:r w:rsidRPr="00C2181E">
        <w:t>(1.54 ± 0.02) × 10</w:t>
      </w:r>
      <w:r w:rsidRPr="00C2181E">
        <w:rPr>
          <w:vertAlign w:val="superscript"/>
        </w:rPr>
        <w:t>9</w:t>
      </w:r>
      <w:r w:rsidRPr="00C2181E">
        <w:t xml:space="preserve"> mol</w:t>
      </w:r>
      <w:r w:rsidRPr="00C2181E">
        <w:rPr>
          <w:vertAlign w:val="superscript"/>
        </w:rPr>
        <w:t>-1</w:t>
      </w:r>
      <w:r w:rsidRPr="00C2181E">
        <w:t xml:space="preserve"> dm</w:t>
      </w:r>
      <w:r w:rsidRPr="00C2181E">
        <w:rPr>
          <w:vertAlign w:val="superscript"/>
        </w:rPr>
        <w:t>3</w:t>
      </w:r>
      <w:r w:rsidRPr="00C2181E">
        <w:t xml:space="preserve"> s</w:t>
      </w:r>
      <w:r w:rsidRPr="00C2181E">
        <w:rPr>
          <w:vertAlign w:val="superscript"/>
        </w:rPr>
        <w:t>-1</w:t>
      </w:r>
      <w:r w:rsidRPr="00C2181E">
        <w:t>,</w:t>
      </w:r>
      <w:r w:rsidRPr="00C2181E">
        <w:rPr>
          <w:vertAlign w:val="superscript"/>
        </w:rPr>
        <w:t xml:space="preserve"> </w:t>
      </w:r>
      <w:r w:rsidRPr="00C2181E">
        <w:rPr>
          <w:i/>
          <w:iCs/>
        </w:rPr>
        <w:t>k</w:t>
      </w:r>
      <w:r w:rsidRPr="00C2181E">
        <w:rPr>
          <w:i/>
          <w:iCs/>
          <w:vertAlign w:val="subscript"/>
        </w:rPr>
        <w:t>-2</w:t>
      </w:r>
      <w:r w:rsidRPr="00C2181E">
        <w:rPr>
          <w:i/>
          <w:iCs/>
        </w:rPr>
        <w:t xml:space="preserve"> = </w:t>
      </w:r>
      <w:r w:rsidRPr="00C2181E">
        <w:t>(1.63 ± 0.03) × 10</w:t>
      </w:r>
      <w:r w:rsidRPr="00C2181E">
        <w:rPr>
          <w:vertAlign w:val="superscript"/>
        </w:rPr>
        <w:t>7</w:t>
      </w:r>
      <w:r w:rsidRPr="00C2181E">
        <w:t xml:space="preserve"> mol</w:t>
      </w:r>
      <w:r w:rsidRPr="00C2181E">
        <w:rPr>
          <w:vertAlign w:val="superscript"/>
        </w:rPr>
        <w:t>-1</w:t>
      </w:r>
      <w:r w:rsidRPr="00C2181E">
        <w:t xml:space="preserve"> dm</w:t>
      </w:r>
      <w:r w:rsidRPr="00C2181E">
        <w:rPr>
          <w:vertAlign w:val="superscript"/>
        </w:rPr>
        <w:t>3</w:t>
      </w:r>
      <w:r w:rsidRPr="00C2181E">
        <w:t xml:space="preserve"> s</w:t>
      </w:r>
      <w:r w:rsidRPr="00C2181E">
        <w:rPr>
          <w:vertAlign w:val="superscript"/>
        </w:rPr>
        <w:t>-1</w:t>
      </w:r>
      <w:r w:rsidRPr="00C2181E">
        <w:t>, [N</w:t>
      </w:r>
      <w:r w:rsidRPr="00C2181E">
        <w:rPr>
          <w:vertAlign w:val="subscript"/>
        </w:rPr>
        <w:t>2</w:t>
      </w:r>
      <w:r w:rsidRPr="00C2181E">
        <w:t>] = 9.54 mmol dm</w:t>
      </w:r>
      <w:r w:rsidRPr="00C2181E">
        <w:rPr>
          <w:vertAlign w:val="superscript"/>
        </w:rPr>
        <w:t>-3</w:t>
      </w:r>
      <w:r w:rsidRPr="00C2181E">
        <w:t>. Inset shows the behaviour and fit up to 270 ns.</w:t>
      </w:r>
    </w:p>
    <w:p w14:paraId="69347DA2" w14:textId="2F7FD794" w:rsidR="00D052C9" w:rsidRPr="00D052C9" w:rsidRDefault="00681DCD" w:rsidP="00D052C9">
      <w:pPr>
        <w:pStyle w:val="RSCB02ArticleText"/>
      </w:pPr>
      <w:r w:rsidRPr="00D052C9">
        <w:t>lived intermediates and therefore the absorption values in the difference spectra cannot be converted to absolute concentration values. In order to address this, the absorption coefficients for the four vibrational modes of [</w:t>
      </w:r>
      <w:r w:rsidRPr="00D052C9">
        <w:rPr>
          <w:b/>
          <w:bCs/>
        </w:rPr>
        <w:t>1</w:t>
      </w:r>
      <w:r w:rsidRPr="00D052C9">
        <w:t xml:space="preserve">] were measured. The intensity of the bleach band </w:t>
      </w:r>
      <w:r w:rsidR="00254417">
        <w:t xml:space="preserve">at </w:t>
      </w:r>
      <w:r w:rsidRPr="00D052C9">
        <w:t>1980</w:t>
      </w:r>
      <w:r w:rsidR="00527C17">
        <w:t xml:space="preserve"> </w:t>
      </w:r>
      <w:r w:rsidRPr="00D052C9">
        <w:t>cm</w:t>
      </w:r>
      <w:r w:rsidRPr="00D052C9">
        <w:rPr>
          <w:vertAlign w:val="superscript"/>
        </w:rPr>
        <w:t>-1</w:t>
      </w:r>
      <w:r w:rsidRPr="00D052C9">
        <w:t xml:space="preserve"> in the difference spectrum </w:t>
      </w:r>
      <w:r w:rsidR="00F95A89">
        <w:t>(</w:t>
      </w:r>
      <w:r w:rsidRPr="00D052C9">
        <w:t>recorded with a pump-probe delay of 50 ps</w:t>
      </w:r>
      <w:r w:rsidR="00F95A89">
        <w:t>)</w:t>
      </w:r>
      <w:r w:rsidRPr="00D052C9">
        <w:t xml:space="preserve"> was then used to determine the concentration of [</w:t>
      </w:r>
      <w:r w:rsidRPr="00D052C9">
        <w:rPr>
          <w:b/>
          <w:bCs/>
        </w:rPr>
        <w:t>1</w:t>
      </w:r>
      <w:r w:rsidRPr="00D052C9">
        <w:t>] lost on irradiation. This was defined as [</w:t>
      </w:r>
      <w:r w:rsidRPr="00D052C9">
        <w:rPr>
          <w:b/>
          <w:bCs/>
        </w:rPr>
        <w:t>Mn</w:t>
      </w:r>
      <w:r w:rsidRPr="00D052C9">
        <w:t>]</w:t>
      </w:r>
      <w:r w:rsidRPr="00D052C9">
        <w:rPr>
          <w:vertAlign w:val="subscript"/>
        </w:rPr>
        <w:t>0</w:t>
      </w:r>
      <w:r w:rsidR="00F95A89">
        <w:t xml:space="preserve"> as at</w:t>
      </w:r>
      <w:r w:rsidRPr="00D052C9">
        <w:t xml:space="preserve"> this </w:t>
      </w:r>
      <w:r w:rsidR="00D052C9" w:rsidRPr="00D052C9">
        <w:t>time point</w:t>
      </w:r>
      <w:r w:rsidR="00F95A89">
        <w:t xml:space="preserve"> it was argued that </w:t>
      </w:r>
      <w:r w:rsidR="00D052C9" w:rsidRPr="00D052C9">
        <w:t>all of the [</w:t>
      </w:r>
      <w:r w:rsidR="00D052C9" w:rsidRPr="00D052C9">
        <w:rPr>
          <w:b/>
          <w:bCs/>
        </w:rPr>
        <w:t>1</w:t>
      </w:r>
      <w:r w:rsidR="00D052C9" w:rsidRPr="00D052C9">
        <w:t>] which had been consumed on photolysis had been converted to [</w:t>
      </w:r>
      <w:r w:rsidR="00D052C9" w:rsidRPr="00D052C9">
        <w:rPr>
          <w:b/>
          <w:bCs/>
        </w:rPr>
        <w:t>2</w:t>
      </w:r>
      <w:r w:rsidR="00D052C9" w:rsidRPr="00D052C9">
        <w:t>]</w:t>
      </w:r>
      <w:r w:rsidR="00F95A89">
        <w:t>,</w:t>
      </w:r>
      <w:r w:rsidR="00D052C9" w:rsidRPr="00D052C9">
        <w:t xml:space="preserve"> and that the concentration of the heptane complex at this point was also equivalent to [</w:t>
      </w:r>
      <w:r w:rsidR="00D052C9" w:rsidRPr="00D052C9">
        <w:rPr>
          <w:b/>
          <w:bCs/>
        </w:rPr>
        <w:t>Mn</w:t>
      </w:r>
      <w:r w:rsidR="00D052C9" w:rsidRPr="00D052C9">
        <w:t>]</w:t>
      </w:r>
      <w:r w:rsidR="00D052C9" w:rsidRPr="00D052C9">
        <w:rPr>
          <w:vertAlign w:val="subscript"/>
        </w:rPr>
        <w:t>0</w:t>
      </w:r>
      <w:r w:rsidR="00D052C9" w:rsidRPr="00D052C9">
        <w:t>. As the complexes [</w:t>
      </w:r>
      <w:r w:rsidR="00D052C9" w:rsidRPr="00D052C9">
        <w:rPr>
          <w:b/>
          <w:bCs/>
        </w:rPr>
        <w:t>2</w:t>
      </w:r>
      <w:r w:rsidR="00D052C9" w:rsidRPr="00D052C9">
        <w:t>], [</w:t>
      </w:r>
      <w:r w:rsidR="00D052C9" w:rsidRPr="00D052C9">
        <w:rPr>
          <w:b/>
          <w:bCs/>
        </w:rPr>
        <w:t>3</w:t>
      </w:r>
      <w:r w:rsidR="00D052C9" w:rsidRPr="00D052C9">
        <w:t>] and [</w:t>
      </w:r>
      <w:r w:rsidR="00D052C9" w:rsidRPr="00D052C9">
        <w:rPr>
          <w:b/>
          <w:bCs/>
        </w:rPr>
        <w:t>4</w:t>
      </w:r>
      <w:r w:rsidR="00D052C9" w:rsidRPr="00D052C9">
        <w:t xml:space="preserve">] are all based on the same </w:t>
      </w:r>
      <w:proofErr w:type="spellStart"/>
      <w:r w:rsidR="00D052C9" w:rsidRPr="00D052C9">
        <w:rPr>
          <w:i/>
          <w:iCs/>
        </w:rPr>
        <w:t>fac</w:t>
      </w:r>
      <w:proofErr w:type="spellEnd"/>
      <w:r w:rsidR="00D052C9" w:rsidRPr="00D052C9">
        <w:t>-[Mn(C^N)(CO)</w:t>
      </w:r>
      <w:r w:rsidR="00D052C9" w:rsidRPr="00D052C9">
        <w:rPr>
          <w:vertAlign w:val="subscript"/>
        </w:rPr>
        <w:t>3</w:t>
      </w:r>
      <w:r w:rsidR="00D052C9" w:rsidRPr="00D052C9">
        <w:t>(S)] framework</w:t>
      </w:r>
      <w:r w:rsidR="00F95A89">
        <w:t>,</w:t>
      </w:r>
      <w:r w:rsidR="00D052C9" w:rsidRPr="00D052C9">
        <w:t xml:space="preserve"> it was assumed that the absorption coefficients of the high-energy symmetric stretching modes would be similar</w:t>
      </w:r>
      <w:r w:rsidR="00F95A89">
        <w:t>,</w:t>
      </w:r>
      <w:r w:rsidR="00D052C9" w:rsidRPr="00D052C9">
        <w:t xml:space="preserve"> and that [</w:t>
      </w:r>
      <w:r w:rsidR="00D052C9" w:rsidRPr="00D052C9">
        <w:rPr>
          <w:b/>
          <w:bCs/>
        </w:rPr>
        <w:t>2</w:t>
      </w:r>
      <w:r w:rsidR="00D052C9" w:rsidRPr="00D052C9">
        <w:t>]</w:t>
      </w:r>
      <w:r w:rsidR="00D052C9" w:rsidRPr="00D052C9">
        <w:rPr>
          <w:vertAlign w:val="subscript"/>
        </w:rPr>
        <w:t>t</w:t>
      </w:r>
      <w:r w:rsidR="00D052C9" w:rsidRPr="00D052C9">
        <w:t>+[</w:t>
      </w:r>
      <w:r w:rsidR="00D052C9" w:rsidRPr="00D052C9">
        <w:rPr>
          <w:b/>
          <w:bCs/>
        </w:rPr>
        <w:t>3</w:t>
      </w:r>
      <w:r w:rsidR="00D052C9" w:rsidRPr="00D052C9">
        <w:t>]</w:t>
      </w:r>
      <w:r w:rsidR="00D052C9" w:rsidRPr="00D052C9">
        <w:rPr>
          <w:vertAlign w:val="subscript"/>
        </w:rPr>
        <w:t>t</w:t>
      </w:r>
      <w:r w:rsidR="00D052C9" w:rsidRPr="00D052C9">
        <w:t>+[</w:t>
      </w:r>
      <w:r w:rsidR="00D052C9" w:rsidRPr="00D052C9">
        <w:rPr>
          <w:b/>
          <w:bCs/>
        </w:rPr>
        <w:t>4</w:t>
      </w:r>
      <w:r w:rsidR="00D052C9" w:rsidRPr="00D052C9">
        <w:t>]</w:t>
      </w:r>
      <w:r w:rsidR="00D052C9" w:rsidRPr="00D052C9">
        <w:rPr>
          <w:vertAlign w:val="subscript"/>
        </w:rPr>
        <w:t>t</w:t>
      </w:r>
      <w:r w:rsidR="00D052C9" w:rsidRPr="00D052C9">
        <w:t xml:space="preserve"> = [</w:t>
      </w:r>
      <w:r w:rsidR="00D052C9" w:rsidRPr="00D052C9">
        <w:rPr>
          <w:b/>
          <w:bCs/>
        </w:rPr>
        <w:t>Mn</w:t>
      </w:r>
      <w:r w:rsidR="00D052C9" w:rsidRPr="00D052C9">
        <w:t>]</w:t>
      </w:r>
      <w:r w:rsidR="00D052C9" w:rsidRPr="00D052C9">
        <w:rPr>
          <w:vertAlign w:val="subscript"/>
        </w:rPr>
        <w:t>0</w:t>
      </w:r>
      <w:r w:rsidR="00D052C9" w:rsidRPr="00D052C9">
        <w:t>, where [</w:t>
      </w:r>
      <w:r w:rsidR="00D052C9" w:rsidRPr="00D052C9">
        <w:rPr>
          <w:b/>
          <w:bCs/>
        </w:rPr>
        <w:t>X</w:t>
      </w:r>
      <w:r w:rsidR="00D052C9" w:rsidRPr="00D052C9">
        <w:t>]</w:t>
      </w:r>
      <w:r w:rsidR="00D052C9" w:rsidRPr="00D052C9">
        <w:rPr>
          <w:vertAlign w:val="subscript"/>
        </w:rPr>
        <w:t>t</w:t>
      </w:r>
      <w:r w:rsidR="00D052C9" w:rsidRPr="00D052C9">
        <w:t xml:space="preserve"> is the concentration of a given complex at time </w:t>
      </w:r>
      <w:r w:rsidR="00D052C9" w:rsidRPr="00D052C9">
        <w:rPr>
          <w:i/>
          <w:iCs/>
        </w:rPr>
        <w:t>t</w:t>
      </w:r>
      <w:r w:rsidR="00D052C9" w:rsidRPr="00D052C9">
        <w:t xml:space="preserve">. Therefore, the change in absorbance of each </w:t>
      </w:r>
      <w:r w:rsidR="00D052C9" w:rsidRPr="00D052C9">
        <w:t>species with time could be converted into changes in concentration.</w:t>
      </w:r>
    </w:p>
    <w:p w14:paraId="19BA87C4" w14:textId="6C7E5FE9" w:rsidR="00D052C9" w:rsidRPr="00D052C9" w:rsidRDefault="00D052C9" w:rsidP="00681DCD">
      <w:pPr>
        <w:pStyle w:val="RSCB02ArticleText"/>
        <w:ind w:firstLine="284"/>
      </w:pPr>
      <w:r w:rsidRPr="00D052C9">
        <w:t xml:space="preserve">A number of models were simulated and the best fit to the experimental data is shown in Figure 5. In this model, the substitution of heptane by nitrogen is irreversible with a second order rate constant, </w:t>
      </w:r>
      <w:r w:rsidRPr="00D052C9">
        <w:rPr>
          <w:i/>
          <w:iCs/>
        </w:rPr>
        <w:t>k</w:t>
      </w:r>
      <w:r w:rsidRPr="00D052C9">
        <w:rPr>
          <w:i/>
          <w:iCs/>
          <w:vertAlign w:val="subscript"/>
        </w:rPr>
        <w:t>1</w:t>
      </w:r>
      <w:r w:rsidRPr="00D052C9">
        <w:rPr>
          <w:i/>
          <w:iCs/>
        </w:rPr>
        <w:t xml:space="preserve"> = </w:t>
      </w:r>
      <w:r w:rsidRPr="00D052C9">
        <w:t>(1.028 ± 0.004) × 10</w:t>
      </w:r>
      <w:r w:rsidRPr="00D052C9">
        <w:rPr>
          <w:vertAlign w:val="superscript"/>
        </w:rPr>
        <w:t>9</w:t>
      </w:r>
      <w:r w:rsidRPr="00D052C9">
        <w:t xml:space="preserve"> mol</w:t>
      </w:r>
      <w:r w:rsidRPr="00D052C9">
        <w:rPr>
          <w:vertAlign w:val="superscript"/>
        </w:rPr>
        <w:t>-1</w:t>
      </w:r>
      <w:r w:rsidRPr="00D052C9">
        <w:t xml:space="preserve"> dm</w:t>
      </w:r>
      <w:r w:rsidRPr="00D052C9">
        <w:rPr>
          <w:vertAlign w:val="superscript"/>
        </w:rPr>
        <w:t>3</w:t>
      </w:r>
      <w:r w:rsidRPr="00D052C9">
        <w:t xml:space="preserve"> s</w:t>
      </w:r>
      <w:r w:rsidRPr="00D052C9">
        <w:rPr>
          <w:vertAlign w:val="superscript"/>
        </w:rPr>
        <w:t xml:space="preserve">-1 </w:t>
      </w:r>
      <w:r w:rsidRPr="00D052C9">
        <w:t>(based on the concentration of N</w:t>
      </w:r>
      <w:r w:rsidRPr="00D052C9">
        <w:rPr>
          <w:vertAlign w:val="subscript"/>
        </w:rPr>
        <w:t>2</w:t>
      </w:r>
      <w:r w:rsidRPr="00D052C9">
        <w:t xml:space="preserve"> in heptane at 1 atmosphere and 25 °C being 9.54 mmol dm</w:t>
      </w:r>
      <w:r w:rsidRPr="00D052C9">
        <w:rPr>
          <w:vertAlign w:val="superscript"/>
        </w:rPr>
        <w:t>-3</w:t>
      </w:r>
      <w:r w:rsidRPr="00D052C9">
        <w:t>).</w:t>
      </w:r>
      <w:r w:rsidRPr="00D052C9">
        <w:fldChar w:fldCharType="begin"/>
      </w:r>
      <w:r w:rsidR="00D642C9">
        <w:instrText xml:space="preserve"> ADDIN EN.CITE &lt;EndNote&gt;&lt;Cite&gt;&lt;Author&gt;Johnson&lt;/Author&gt;&lt;Year&gt;1991&lt;/Year&gt;&lt;RecNum&gt;1852&lt;/RecNum&gt;&lt;DisplayText&gt;&lt;style face="superscript"&gt;34&lt;/style&gt;&lt;/DisplayText&gt;&lt;record&gt;&lt;rec-number&gt;1852&lt;/rec-number&gt;&lt;foreign-keys&gt;&lt;key app="EN" db-id="05s5rdrx1e5ae0ed5p0v5fe7ea2wsfzps9tf" timestamp="1576071222"&gt;1852&lt;/key&gt;&lt;/foreign-keys&gt;&lt;ref-type name="Journal Article"&gt;17&lt;/ref-type&gt;&lt;contributors&gt;&lt;authors&gt;&lt;author&gt;Johnson, Frank P. A.&lt;/author&gt;&lt;author&gt;George, Michael W.&lt;/author&gt;&lt;author&gt;Bagratashvili, Viktor N.&lt;/author&gt;&lt;author&gt;Vereshchagina, Lyudmila N.&lt;/author&gt;&lt;author&gt;Poliakoff, Martyn&lt;/author&gt;&lt;/authors&gt;&lt;/contributors&gt;&lt;titles&gt;&lt;title&gt;Steric Effects in the Kinetics of Organometallic Reactions: A Time-Resolved Infrared Study of [(η5-C5R5)Mn(CO)2] (R = H, Me or Et) in n-heptane Solution&lt;/title&gt;&lt;secondary-title&gt;Mendeleev Communications&lt;/secondary-title&gt;&lt;/titles&gt;&lt;periodical&gt;&lt;full-title&gt;Mendeleev Communications&lt;/full-title&gt;&lt;abbr-1&gt;Mendeleev Commun.&lt;/abbr-1&gt;&lt;abbr-2&gt;Mendeleev Commun&lt;/abbr-2&gt;&lt;/periodical&gt;&lt;pages&gt;26-28&lt;/pages&gt;&lt;volume&gt;1&lt;/volume&gt;&lt;number&gt;1&lt;/number&gt;&lt;dates&gt;&lt;year&gt;1991&lt;/year&gt;&lt;pub-dates&gt;&lt;date&gt;1991/01/01/&lt;/date&gt;&lt;/pub-dates&gt;&lt;/dates&gt;&lt;isbn&gt;0959-9436&lt;/isbn&gt;&lt;urls&gt;&lt;related-urls&gt;&lt;url&gt;http://www.sciencedirect.com/science/article/pii/S0959943691719214&lt;/url&gt;&lt;/related-urls&gt;&lt;/urls&gt;&lt;electronic-resource-num&gt;https://doi.org/10.1070/MC1991v001n01ABEH000016&lt;/electronic-resource-num&gt;&lt;/record&gt;&lt;/Cite&gt;&lt;/EndNote&gt;</w:instrText>
      </w:r>
      <w:r w:rsidRPr="00D052C9">
        <w:fldChar w:fldCharType="separate"/>
      </w:r>
      <w:r w:rsidR="00D642C9" w:rsidRPr="00D642C9">
        <w:rPr>
          <w:noProof/>
          <w:vertAlign w:val="superscript"/>
        </w:rPr>
        <w:t>34</w:t>
      </w:r>
      <w:r w:rsidRPr="00D052C9">
        <w:fldChar w:fldCharType="end"/>
      </w:r>
      <w:r w:rsidRPr="00D052C9">
        <w:t xml:space="preserve"> This is a very fast reaction, approaching the diffusion controlled rate limit in heptane solution calculated to be 2.35 × 10</w:t>
      </w:r>
      <w:r w:rsidRPr="00D052C9">
        <w:rPr>
          <w:vertAlign w:val="superscript"/>
        </w:rPr>
        <w:t>10</w:t>
      </w:r>
      <w:r w:rsidRPr="00D052C9">
        <w:t xml:space="preserve"> mol</w:t>
      </w:r>
      <w:r w:rsidRPr="00D052C9">
        <w:rPr>
          <w:vertAlign w:val="superscript"/>
        </w:rPr>
        <w:t>-1</w:t>
      </w:r>
      <w:r w:rsidRPr="00D052C9">
        <w:t xml:space="preserve"> dm</w:t>
      </w:r>
      <w:r w:rsidRPr="00D052C9">
        <w:rPr>
          <w:vertAlign w:val="superscript"/>
        </w:rPr>
        <w:t>3</w:t>
      </w:r>
      <w:r w:rsidRPr="00D052C9">
        <w:t xml:space="preserve"> s</w:t>
      </w:r>
      <w:r w:rsidRPr="00D052C9">
        <w:rPr>
          <w:vertAlign w:val="superscript"/>
        </w:rPr>
        <w:t xml:space="preserve">-1 </w:t>
      </w:r>
      <w:r w:rsidRPr="00D052C9">
        <w:t>at 20 °C</w:t>
      </w:r>
      <w:r w:rsidR="00DC25E6">
        <w:fldChar w:fldCharType="begin"/>
      </w:r>
      <w:r w:rsidR="00D642C9">
        <w:instrText xml:space="preserve"> ADDIN EN.CITE &lt;EndNote&gt;&lt;Cite&gt;&lt;RecNum&gt;0&lt;/RecNum&gt;&lt;Note&gt;Calculated with a value for the diffusion constant, D0, of 3.10 × 10-5 cm2 s-1. See J. W. Moore and R. M. Wellek, J. Chem. Eng. Data. 1974, 19, 136.&lt;/Note&gt;&lt;DisplayText&gt;&lt;style face="superscript"&gt;35&lt;/style&gt;&lt;/DisplayText&gt;&lt;/Cite&gt;&lt;/EndNote&gt;</w:instrText>
      </w:r>
      <w:r w:rsidR="00DC25E6">
        <w:fldChar w:fldCharType="separate"/>
      </w:r>
      <w:r w:rsidR="00D642C9" w:rsidRPr="00D642C9">
        <w:rPr>
          <w:noProof/>
          <w:vertAlign w:val="superscript"/>
        </w:rPr>
        <w:t>35</w:t>
      </w:r>
      <w:r w:rsidR="00DC25E6">
        <w:fldChar w:fldCharType="end"/>
      </w:r>
      <w:r w:rsidRPr="00D052C9">
        <w:t xml:space="preserve"> and may simply represent how weakly the hydrocarbon is bound to the manganese. Extrapolation of the second order rate constant for the substitution of heptane by water is more problematic as the rate of this process will depend on the rate constant </w:t>
      </w:r>
      <w:r w:rsidRPr="00D052C9">
        <w:rPr>
          <w:i/>
          <w:iCs/>
        </w:rPr>
        <w:t>k</w:t>
      </w:r>
      <w:r w:rsidRPr="00D052C9">
        <w:rPr>
          <w:i/>
          <w:iCs/>
          <w:vertAlign w:val="subscript"/>
        </w:rPr>
        <w:t>2</w:t>
      </w:r>
      <w:r w:rsidRPr="00D052C9">
        <w:t xml:space="preserve"> and the (unknown) concentration of water in the sample. However, it was assumed that value of </w:t>
      </w:r>
      <w:r w:rsidRPr="00D052C9">
        <w:rPr>
          <w:i/>
          <w:iCs/>
        </w:rPr>
        <w:t>k</w:t>
      </w:r>
      <w:r w:rsidRPr="00D052C9">
        <w:rPr>
          <w:i/>
          <w:iCs/>
          <w:vertAlign w:val="subscript"/>
        </w:rPr>
        <w:t>2</w:t>
      </w:r>
      <w:r w:rsidRPr="00D052C9">
        <w:t xml:space="preserve"> would be similar to </w:t>
      </w:r>
      <w:r w:rsidRPr="00D052C9">
        <w:rPr>
          <w:i/>
          <w:iCs/>
        </w:rPr>
        <w:t>k</w:t>
      </w:r>
      <w:r w:rsidRPr="00D052C9">
        <w:rPr>
          <w:i/>
          <w:iCs/>
          <w:vertAlign w:val="subscript"/>
        </w:rPr>
        <w:t>1</w:t>
      </w:r>
      <w:r w:rsidRPr="00D052C9">
        <w:t xml:space="preserve">. Both </w:t>
      </w:r>
      <w:r w:rsidRPr="00D052C9">
        <w:rPr>
          <w:i/>
          <w:iCs/>
        </w:rPr>
        <w:t>k</w:t>
      </w:r>
      <w:r w:rsidRPr="00D052C9">
        <w:rPr>
          <w:i/>
          <w:iCs/>
          <w:vertAlign w:val="subscript"/>
        </w:rPr>
        <w:t>2</w:t>
      </w:r>
      <w:r w:rsidRPr="00D052C9">
        <w:t xml:space="preserve"> and [H</w:t>
      </w:r>
      <w:r w:rsidRPr="00D052C9">
        <w:rPr>
          <w:vertAlign w:val="subscript"/>
        </w:rPr>
        <w:t>2</w:t>
      </w:r>
      <w:r w:rsidRPr="00D052C9">
        <w:t xml:space="preserve">O] were iterated in independent fits to the kinetic model which then converged on values of </w:t>
      </w:r>
      <w:r w:rsidRPr="00D052C9">
        <w:rPr>
          <w:i/>
          <w:iCs/>
        </w:rPr>
        <w:t>k</w:t>
      </w:r>
      <w:r w:rsidRPr="00D052C9">
        <w:rPr>
          <w:i/>
          <w:iCs/>
          <w:vertAlign w:val="subscript"/>
        </w:rPr>
        <w:t>2</w:t>
      </w:r>
      <w:r w:rsidRPr="00D052C9">
        <w:rPr>
          <w:i/>
          <w:iCs/>
        </w:rPr>
        <w:t xml:space="preserve"> = </w:t>
      </w:r>
      <w:r w:rsidRPr="00D052C9">
        <w:t>(1.54 ± 0.02) × 10</w:t>
      </w:r>
      <w:r w:rsidRPr="00D052C9">
        <w:rPr>
          <w:vertAlign w:val="superscript"/>
        </w:rPr>
        <w:t>9</w:t>
      </w:r>
      <w:r w:rsidRPr="00D052C9">
        <w:t xml:space="preserve"> mol</w:t>
      </w:r>
      <w:r w:rsidRPr="00D052C9">
        <w:rPr>
          <w:vertAlign w:val="superscript"/>
        </w:rPr>
        <w:t>-1</w:t>
      </w:r>
      <w:r w:rsidRPr="00D052C9">
        <w:t xml:space="preserve"> dm</w:t>
      </w:r>
      <w:r w:rsidRPr="00D052C9">
        <w:rPr>
          <w:vertAlign w:val="superscript"/>
        </w:rPr>
        <w:t>3</w:t>
      </w:r>
      <w:r w:rsidRPr="00D052C9">
        <w:t xml:space="preserve"> s</w:t>
      </w:r>
      <w:r w:rsidRPr="00D052C9">
        <w:rPr>
          <w:vertAlign w:val="superscript"/>
        </w:rPr>
        <w:t>-1</w:t>
      </w:r>
      <w:r w:rsidRPr="00D052C9">
        <w:t>,</w:t>
      </w:r>
      <w:r w:rsidRPr="00D052C9">
        <w:rPr>
          <w:vertAlign w:val="superscript"/>
        </w:rPr>
        <w:t xml:space="preserve"> </w:t>
      </w:r>
      <w:r w:rsidRPr="00D052C9">
        <w:rPr>
          <w:i/>
          <w:iCs/>
        </w:rPr>
        <w:t>k</w:t>
      </w:r>
      <w:r w:rsidRPr="00D052C9">
        <w:rPr>
          <w:i/>
          <w:iCs/>
          <w:vertAlign w:val="subscript"/>
        </w:rPr>
        <w:t>-2</w:t>
      </w:r>
      <w:r w:rsidRPr="00D052C9">
        <w:rPr>
          <w:i/>
          <w:iCs/>
        </w:rPr>
        <w:t xml:space="preserve"> = </w:t>
      </w:r>
      <w:r w:rsidRPr="00D052C9">
        <w:t>(1.63 ± 0.03) × 10</w:t>
      </w:r>
      <w:r w:rsidRPr="00D052C9">
        <w:rPr>
          <w:vertAlign w:val="superscript"/>
        </w:rPr>
        <w:t>7</w:t>
      </w:r>
      <w:r w:rsidRPr="00D052C9">
        <w:t xml:space="preserve"> mol</w:t>
      </w:r>
      <w:r w:rsidRPr="00D052C9">
        <w:rPr>
          <w:vertAlign w:val="superscript"/>
        </w:rPr>
        <w:t>-1</w:t>
      </w:r>
      <w:r w:rsidRPr="00D052C9">
        <w:t xml:space="preserve"> dm</w:t>
      </w:r>
      <w:r w:rsidRPr="00D052C9">
        <w:rPr>
          <w:vertAlign w:val="superscript"/>
        </w:rPr>
        <w:t>3</w:t>
      </w:r>
      <w:r w:rsidRPr="00D052C9">
        <w:t xml:space="preserve"> s</w:t>
      </w:r>
      <w:r w:rsidRPr="00D052C9">
        <w:rPr>
          <w:vertAlign w:val="superscript"/>
        </w:rPr>
        <w:t>-1</w:t>
      </w:r>
      <w:r w:rsidRPr="00D052C9">
        <w:t xml:space="preserve"> and [H</w:t>
      </w:r>
      <w:r w:rsidRPr="00D052C9">
        <w:rPr>
          <w:vertAlign w:val="subscript"/>
        </w:rPr>
        <w:t>2</w:t>
      </w:r>
      <w:r w:rsidRPr="00D052C9">
        <w:t>O]</w:t>
      </w:r>
      <w:r w:rsidRPr="00D052C9">
        <w:rPr>
          <w:vertAlign w:val="subscript"/>
        </w:rPr>
        <w:t>0</w:t>
      </w:r>
      <w:r w:rsidRPr="00D052C9">
        <w:t xml:space="preserve"> = (6.24 ± 0.14) mmol dm</w:t>
      </w:r>
      <w:r w:rsidRPr="00D052C9">
        <w:rPr>
          <w:vertAlign w:val="superscript"/>
        </w:rPr>
        <w:t>-3</w:t>
      </w:r>
      <w:r w:rsidRPr="00D052C9">
        <w:t>.</w:t>
      </w:r>
      <w:r w:rsidRPr="00D052C9">
        <w:fldChar w:fldCharType="begin"/>
      </w:r>
      <w:r w:rsidR="00D642C9">
        <w:instrText xml:space="preserve"> ADDIN EN.CITE &lt;EndNote&gt;&lt;Cite&gt;&lt;RecNum&gt;0&lt;/RecNum&gt;&lt;Note&gt;The heptane used was anhydrous grade with ≤ 0.001 % water&lt;/Note&gt;&lt;DisplayText&gt;&lt;style face="superscript"&gt;36&lt;/style&gt;&lt;/DisplayText&gt;&lt;/Cite&gt;&lt;/EndNote&gt;</w:instrText>
      </w:r>
      <w:r w:rsidRPr="00D052C9">
        <w:fldChar w:fldCharType="separate"/>
      </w:r>
      <w:r w:rsidR="00D642C9" w:rsidRPr="00D642C9">
        <w:rPr>
          <w:noProof/>
          <w:vertAlign w:val="superscript"/>
        </w:rPr>
        <w:t>36</w:t>
      </w:r>
      <w:r w:rsidRPr="00D052C9">
        <w:fldChar w:fldCharType="end"/>
      </w:r>
    </w:p>
    <w:p w14:paraId="23F72BEB" w14:textId="2D4C6EE9" w:rsidR="00D052C9" w:rsidRPr="00D052C9" w:rsidRDefault="00D052C9" w:rsidP="00D052C9">
      <w:pPr>
        <w:pStyle w:val="RSCB02ArticleText"/>
        <w:ind w:firstLine="284"/>
      </w:pPr>
      <w:r w:rsidRPr="00D052C9">
        <w:t>These data represent a picture where the substitution of heptane by either water or nitrogen is extremely rapid and the subsequent establishment of an equilibrium position between [</w:t>
      </w:r>
      <w:r w:rsidRPr="00D052C9">
        <w:rPr>
          <w:b/>
          <w:bCs/>
        </w:rPr>
        <w:t>3</w:t>
      </w:r>
      <w:r w:rsidRPr="00D052C9">
        <w:t>] and [</w:t>
      </w:r>
      <w:r w:rsidRPr="00D052C9">
        <w:rPr>
          <w:b/>
          <w:bCs/>
        </w:rPr>
        <w:t>4</w:t>
      </w:r>
      <w:r w:rsidRPr="00D052C9">
        <w:t xml:space="preserve">] occurs on a longer timescale. There are two further mechanistic points to highlight. Firstly, no evidence for the existence for the formally 16-electron complexes </w:t>
      </w:r>
      <w:proofErr w:type="spellStart"/>
      <w:r w:rsidRPr="00D052C9">
        <w:rPr>
          <w:i/>
          <w:iCs/>
        </w:rPr>
        <w:t>fac</w:t>
      </w:r>
      <w:proofErr w:type="spellEnd"/>
      <w:r w:rsidRPr="00D052C9">
        <w:t>-[Mn(C^N)(CO)</w:t>
      </w:r>
      <w:r w:rsidRPr="00D052C9">
        <w:rPr>
          <w:vertAlign w:val="subscript"/>
        </w:rPr>
        <w:t>3</w:t>
      </w:r>
      <w:r w:rsidRPr="00D052C9">
        <w:t xml:space="preserve">] or </w:t>
      </w:r>
      <w:proofErr w:type="spellStart"/>
      <w:r w:rsidRPr="00D052C9">
        <w:rPr>
          <w:i/>
          <w:iCs/>
        </w:rPr>
        <w:t>fac</w:t>
      </w:r>
      <w:proofErr w:type="spellEnd"/>
      <w:r w:rsidRPr="00D052C9">
        <w:t>-[Mn(</w:t>
      </w:r>
      <w:proofErr w:type="spellStart"/>
      <w:r w:rsidRPr="00D052C9">
        <w:t>ppy</w:t>
      </w:r>
      <w:proofErr w:type="spellEnd"/>
      <w:r w:rsidRPr="00D052C9">
        <w:t>)(CO)</w:t>
      </w:r>
      <w:r w:rsidRPr="00D052C9">
        <w:rPr>
          <w:vertAlign w:val="subscript"/>
        </w:rPr>
        <w:t>3</w:t>
      </w:r>
      <w:r w:rsidRPr="00D052C9">
        <w:t>] has been obtained in any TRIR experiments which implies they ha</w:t>
      </w:r>
      <w:r w:rsidR="00E867A3">
        <w:t>ve</w:t>
      </w:r>
      <w:r w:rsidRPr="00D052C9">
        <w:t xml:space="preserve"> a lifetime of less than 1 ps.</w:t>
      </w:r>
      <w:r w:rsidRPr="00D052C9">
        <w:fldChar w:fldCharType="begin"/>
      </w:r>
      <w:r w:rsidR="004261C2">
        <w:instrText xml:space="preserve"> ADDIN EN.CITE &lt;EndNote&gt;&lt;Cite&gt;&lt;Author&gt;Aucott&lt;/Author&gt;&lt;Year&gt;2019&lt;/Year&gt;&lt;RecNum&gt;1788&lt;/RecNum&gt;&lt;DisplayText&gt;&lt;style face="superscript"&gt;2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Pr="00D052C9">
        <w:fldChar w:fldCharType="separate"/>
      </w:r>
      <w:r w:rsidR="004261C2" w:rsidRPr="004261C2">
        <w:rPr>
          <w:noProof/>
          <w:vertAlign w:val="superscript"/>
        </w:rPr>
        <w:t>21</w:t>
      </w:r>
      <w:r w:rsidRPr="00D052C9">
        <w:fldChar w:fldCharType="end"/>
      </w:r>
      <w:r w:rsidRPr="00D052C9">
        <w:t xml:space="preserve"> It is argued that such species would be highly Lewis acidic and in the condensed phase: solvation is </w:t>
      </w:r>
      <w:r w:rsidR="00243E7F">
        <w:t>extremely rapid follo</w:t>
      </w:r>
      <w:r w:rsidR="00F31D4C">
        <w:t>w</w:t>
      </w:r>
      <w:r w:rsidR="00243E7F">
        <w:t xml:space="preserve">ing </w:t>
      </w:r>
      <w:r w:rsidRPr="00D052C9">
        <w:t>photochemical CO-loss. It is therefore difficult to argue that the substitution of heptane is formally a dissociative pathway. Secondly, models in which [</w:t>
      </w:r>
      <w:r w:rsidRPr="00D052C9">
        <w:rPr>
          <w:b/>
          <w:bCs/>
        </w:rPr>
        <w:t>4</w:t>
      </w:r>
      <w:r w:rsidRPr="00D052C9">
        <w:t>] converted directly to [</w:t>
      </w:r>
      <w:r w:rsidRPr="00D052C9">
        <w:rPr>
          <w:b/>
          <w:bCs/>
        </w:rPr>
        <w:t>3</w:t>
      </w:r>
      <w:r w:rsidRPr="00D052C9">
        <w:t>] did not give satisfactory fits to the experimental data, ruling this out as a potential mechanistic pathway.  In any event, the data illustrate that [</w:t>
      </w:r>
      <w:r w:rsidRPr="00D052C9">
        <w:rPr>
          <w:b/>
          <w:bCs/>
        </w:rPr>
        <w:t>3</w:t>
      </w:r>
      <w:r w:rsidRPr="00D052C9">
        <w:t>] is thermodynamically more stable than [</w:t>
      </w:r>
      <w:r w:rsidRPr="00D052C9">
        <w:rPr>
          <w:b/>
          <w:bCs/>
        </w:rPr>
        <w:t>4</w:t>
      </w:r>
      <w:r w:rsidRPr="00D052C9">
        <w:t>].</w:t>
      </w:r>
    </w:p>
    <w:p w14:paraId="1B88D9B7" w14:textId="77777777" w:rsidR="00D052C9" w:rsidRPr="00D052C9" w:rsidRDefault="00D052C9" w:rsidP="00D052C9">
      <w:pPr>
        <w:pStyle w:val="RSCB04AHeadingSection"/>
      </w:pPr>
      <w:r w:rsidRPr="00D052C9">
        <w:t>Conclusions</w:t>
      </w:r>
    </w:p>
    <w:p w14:paraId="6C1509A2" w14:textId="5C3D9E59" w:rsidR="00D052C9" w:rsidRDefault="00D052C9" w:rsidP="00D052C9">
      <w:pPr>
        <w:pStyle w:val="RSCB02ArticleText"/>
      </w:pPr>
      <w:r w:rsidRPr="00D052C9">
        <w:t>The selective formation of a rare manganese dinitrogen complex has been observed on photo-induced CO-dissociation from [Mn(C^N)(CO)</w:t>
      </w:r>
      <w:r w:rsidRPr="00D052C9">
        <w:rPr>
          <w:vertAlign w:val="subscript"/>
        </w:rPr>
        <w:t>4</w:t>
      </w:r>
      <w:r w:rsidRPr="00D052C9">
        <w:t xml:space="preserve">] in heptane solution. The kinetic data present a mechanistic picture in which substitution at the initially formed heptane complex, </w:t>
      </w:r>
      <w:proofErr w:type="spellStart"/>
      <w:r w:rsidRPr="00D052C9">
        <w:rPr>
          <w:i/>
          <w:iCs/>
        </w:rPr>
        <w:t>fac</w:t>
      </w:r>
      <w:proofErr w:type="spellEnd"/>
      <w:r w:rsidRPr="00D052C9">
        <w:t>-[Mn(C^N)(CO)</w:t>
      </w:r>
      <w:r w:rsidRPr="00D052C9">
        <w:rPr>
          <w:vertAlign w:val="subscript"/>
        </w:rPr>
        <w:t>3</w:t>
      </w:r>
      <w:r w:rsidRPr="00D052C9">
        <w:t xml:space="preserve">(heptane)], occurs close to the diffusion controlled limit and therefore the proportion of dinitrogen and water complexes obtained is controlled by the relative concentration of the two substrates. An equilibrium position is obtained on a microsecond timescale and indicates that the dinitrogen complex is more stable than the aqua complex. This situation is also predicted by the DFT calculations, although the energetic difference is very small. These results demonstrate that it is possible to access dinitrogen complexes containing reactive </w:t>
      </w:r>
      <w:proofErr w:type="spellStart"/>
      <w:r w:rsidRPr="00D052C9">
        <w:t>cyclometallated</w:t>
      </w:r>
      <w:proofErr w:type="spellEnd"/>
      <w:r w:rsidRPr="00D052C9">
        <w:t xml:space="preserve"> ligands and may offer a new potential pathway for N</w:t>
      </w:r>
      <w:r w:rsidRPr="00D052C9">
        <w:rPr>
          <w:vertAlign w:val="subscript"/>
        </w:rPr>
        <w:t>2</w:t>
      </w:r>
      <w:r w:rsidRPr="00D052C9">
        <w:t xml:space="preserve"> fixation. </w:t>
      </w:r>
    </w:p>
    <w:p w14:paraId="42F09413" w14:textId="226D6B48" w:rsidR="007179D6" w:rsidRDefault="007179D6" w:rsidP="00D052C9">
      <w:pPr>
        <w:pStyle w:val="RSCB02ArticleText"/>
      </w:pPr>
    </w:p>
    <w:p w14:paraId="5AB95C7B" w14:textId="77777777" w:rsidR="007179D6" w:rsidRPr="00D052C9" w:rsidRDefault="007179D6" w:rsidP="00D052C9">
      <w:pPr>
        <w:pStyle w:val="RSCB02ArticleText"/>
      </w:pPr>
    </w:p>
    <w:p w14:paraId="6CD318C7" w14:textId="77777777" w:rsidR="00D052C9" w:rsidRPr="00D052C9" w:rsidRDefault="00D052C9" w:rsidP="00D052C9">
      <w:pPr>
        <w:pStyle w:val="RSCB04AHeadingSection"/>
        <w:rPr>
          <w:w w:val="108"/>
        </w:rPr>
      </w:pPr>
      <w:r w:rsidRPr="00D052C9">
        <w:rPr>
          <w:w w:val="108"/>
        </w:rPr>
        <w:lastRenderedPageBreak/>
        <w:t>Experimental</w:t>
      </w:r>
    </w:p>
    <w:p w14:paraId="796A8A58" w14:textId="56A873D1" w:rsidR="00D052C9" w:rsidRPr="00D052C9" w:rsidRDefault="00D052C9" w:rsidP="00D052C9">
      <w:pPr>
        <w:pStyle w:val="RSCB02ArticleText"/>
      </w:pPr>
      <w:r w:rsidRPr="00D052C9">
        <w:t>Complex [</w:t>
      </w:r>
      <w:r w:rsidRPr="00D052C9">
        <w:rPr>
          <w:b/>
          <w:bCs/>
        </w:rPr>
        <w:t>1</w:t>
      </w:r>
      <w:r w:rsidRPr="00D052C9">
        <w:t>] was prepared as described previously.</w:t>
      </w:r>
      <w:r w:rsidRPr="00D052C9">
        <w:rPr>
          <w:vertAlign w:val="superscript"/>
        </w:rPr>
        <w:fldChar w:fldCharType="begin"/>
      </w:r>
      <w:r w:rsidR="00D642C9">
        <w:rPr>
          <w:vertAlign w:val="superscript"/>
        </w:rPr>
        <w:instrText xml:space="preserve"> ADDIN EN.CITE &lt;EndNote&gt;&lt;Cite&gt;&lt;Author&gt;He&lt;/Author&gt;&lt;Year&gt;2014&lt;/Year&gt;&lt;RecNum&gt;1858&lt;/RecNum&gt;&lt;DisplayText&gt;&lt;style face="superscript"&gt;37&lt;/style&gt;&lt;/DisplayText&gt;&lt;record&gt;&lt;rec-number&gt;1858&lt;/rec-number&gt;&lt;foreign-keys&gt;&lt;key app="EN" db-id="05s5rdrx1e5ae0ed5p0v5fe7ea2wsfzps9tf" timestamp="1577009073"&gt;1858&lt;/key&gt;&lt;/foreign-keys&gt;&lt;ref-type name="Journal Article"&gt;17&lt;/ref-type&gt;&lt;contributors&gt;&lt;authors&gt;&lt;author&gt;He, Ruoyu&lt;/author&gt;&lt;author&gt;Huang, Zhi-Tang&lt;/author&gt;&lt;author&gt;Zheng, Qi-Yu&lt;/author&gt;&lt;author&gt;Wang, Congyang&lt;/author&gt;&lt;/authors&gt;&lt;/contributors&gt;&lt;titles&gt;&lt;title&gt;Manganese-Catalyzed Dehydrogenative [4+2] Annulation of NH Imines and Alkynes by CH/NH Activation&lt;/title&gt;&lt;secondary-title&gt;Angewandte Chemie International Edition&lt;/secondary-title&gt;&lt;/titles&gt;&lt;periodical&gt;&lt;full-title&gt;Angewandte Chemie International Edition&lt;/full-title&gt;&lt;abbr-1&gt;Angew. Chem. Int. Ed.&lt;/abbr-1&gt;&lt;abbr-2&gt;Angew Chem Int Ed&lt;/abbr-2&gt;&lt;/periodical&gt;&lt;pages&gt;4950-4953&lt;/pages&gt;&lt;volume&gt;53&lt;/volume&gt;&lt;number&gt;19&lt;/number&gt;&lt;dates&gt;&lt;year&gt;2014&lt;/year&gt;&lt;/dates&gt;&lt;isbn&gt;1433-7851&lt;/isbn&gt;&lt;urls&gt;&lt;related-urls&gt;&lt;url&gt;https://onlinelibrary.wiley.com/doi/abs/10.1002/anie.201402575&lt;/url&gt;&lt;url&gt;https://onlinelibrary.wiley.com/doi/full/10.1002/anie.201402575&lt;/url&gt;&lt;/related-urls&gt;&lt;/urls&gt;&lt;electronic-resource-num&gt;10.1002/anie.201402575&lt;/electronic-resource-num&gt;&lt;/record&gt;&lt;/Cite&gt;&lt;/EndNote&gt;</w:instrText>
      </w:r>
      <w:r w:rsidRPr="00D052C9">
        <w:rPr>
          <w:vertAlign w:val="superscript"/>
        </w:rPr>
        <w:fldChar w:fldCharType="separate"/>
      </w:r>
      <w:r w:rsidR="00D642C9">
        <w:rPr>
          <w:noProof/>
          <w:vertAlign w:val="superscript"/>
        </w:rPr>
        <w:t>37</w:t>
      </w:r>
      <w:r w:rsidRPr="00D052C9">
        <w:fldChar w:fldCharType="end"/>
      </w:r>
      <w:r w:rsidR="00202A67">
        <w:t xml:space="preserve"> Heptane (anhydrous, stored and handled under N</w:t>
      </w:r>
      <w:r w:rsidR="00202A67" w:rsidRPr="00202A67">
        <w:rPr>
          <w:vertAlign w:val="subscript"/>
        </w:rPr>
        <w:t>2</w:t>
      </w:r>
      <w:r w:rsidR="00202A67">
        <w:t xml:space="preserve">) and </w:t>
      </w:r>
      <w:r w:rsidR="00202A67" w:rsidRPr="00202A67">
        <w:rPr>
          <w:vertAlign w:val="superscript"/>
        </w:rPr>
        <w:t>15</w:t>
      </w:r>
      <w:r w:rsidR="00202A67">
        <w:t>N</w:t>
      </w:r>
      <w:r w:rsidR="00202A67" w:rsidRPr="00202A67">
        <w:rPr>
          <w:vertAlign w:val="subscript"/>
        </w:rPr>
        <w:t>2</w:t>
      </w:r>
      <w:r w:rsidR="00202A67">
        <w:t xml:space="preserve"> were supplied by Sigma Aldrich. </w:t>
      </w:r>
      <w:r w:rsidRPr="00D052C9">
        <w:t xml:space="preserve">Time-resolved infra-red spectra were recorded on the </w:t>
      </w:r>
      <w:proofErr w:type="spellStart"/>
      <w:r w:rsidRPr="00D052C9">
        <w:t>LIFEtime</w:t>
      </w:r>
      <w:proofErr w:type="spellEnd"/>
      <w:r w:rsidRPr="00D052C9">
        <w:t xml:space="preserve"> instrument in the ULTRA facility at the Rutherford Appleton Laboratories.</w:t>
      </w:r>
      <w:r w:rsidRPr="00D052C9">
        <w:fldChar w:fldCharType="begin"/>
      </w:r>
      <w:r w:rsidR="00D642C9">
        <w:instrText xml:space="preserve"> ADDIN EN.CITE &lt;EndNote&gt;&lt;Cite&gt;&lt;Author&gt;Greetham&lt;/Author&gt;&lt;Year&gt;2016&lt;/Year&gt;&lt;RecNum&gt;1583&lt;/RecNum&gt;&lt;DisplayText&gt;&lt;style face="superscript"&gt;38&lt;/style&gt;&lt;/DisplayText&gt;&lt;record&gt;&lt;rec-number&gt;1583&lt;/rec-number&gt;&lt;foreign-keys&gt;&lt;key app="EN" db-id="05s5rdrx1e5ae0ed5p0v5fe7ea2wsfzps9tf" timestamp="1569500704"&gt;1583&lt;/key&gt;&lt;/foreign-keys&gt;&lt;ref-type name="Journal Article"&gt;17&lt;/ref-type&gt;&lt;contributors&gt;&lt;authors&gt;&lt;author&gt;Greetham, G. M.&lt;/author&gt;&lt;author&gt;Donaldson, P. M.&lt;/author&gt;&lt;author&gt;Nation, C.&lt;/author&gt;&lt;author&gt;Sazanovich, I. V.&lt;/author&gt;&lt;author&gt;Clark, I. P.&lt;/author&gt;&lt;author&gt;Shaw, D. J.&lt;/author&gt;&lt;author&gt;Parker, A. W.&lt;/author&gt;&lt;author&gt;Towrie, M.&lt;/author&gt;&lt;/authors&gt;&lt;/contributors&gt;&lt;titles&gt;&lt;title&gt;A 100 kHz time-resolved multiple-probe femtosecond to second infrared absorption spectrometer&lt;/title&gt;&lt;secondary-title&gt;Applied Spectroscopy&lt;/secondary-title&gt;&lt;/titles&gt;&lt;periodical&gt;&lt;full-title&gt;Applied Spectroscopy&lt;/full-title&gt;&lt;abbr-1&gt;Appl. Spectrosc.&lt;/abbr-1&gt;&lt;abbr-2&gt;Appl Spectrosc&lt;/abbr-2&gt;&lt;/periodical&gt;&lt;pages&gt;645-653&lt;/pages&gt;&lt;volume&gt;70&lt;/volume&gt;&lt;number&gt;4&lt;/number&gt;&lt;dates&gt;&lt;year&gt;2016&lt;/year&gt;&lt;pub-dates&gt;&lt;date&gt;Apr&lt;/date&gt;&lt;/pub-dates&gt;&lt;/dates&gt;&lt;isbn&gt;0003-7028&lt;/isbn&gt;&lt;accession-num&gt;WOS:000374729500008&lt;/accession-num&gt;&lt;urls&gt;&lt;related-urls&gt;&lt;url&gt;&amp;lt;Go to ISI&amp;gt;://WOS:000374729500008&lt;/url&gt;&lt;/related-urls&gt;&lt;/urls&gt;&lt;electronic-resource-num&gt;10.1177/0003702816631302&lt;/electronic-resource-num&gt;&lt;/record&gt;&lt;/Cite&gt;&lt;/EndNote&gt;</w:instrText>
      </w:r>
      <w:r w:rsidRPr="00D052C9">
        <w:fldChar w:fldCharType="separate"/>
      </w:r>
      <w:r w:rsidR="00D642C9" w:rsidRPr="00D642C9">
        <w:rPr>
          <w:noProof/>
          <w:vertAlign w:val="superscript"/>
        </w:rPr>
        <w:t>38</w:t>
      </w:r>
      <w:r w:rsidRPr="00D052C9">
        <w:fldChar w:fldCharType="end"/>
      </w:r>
      <w:r w:rsidRPr="00D052C9">
        <w:t xml:space="preserve"> The pump source was the output of a </w:t>
      </w:r>
      <w:proofErr w:type="spellStart"/>
      <w:r w:rsidRPr="00D052C9">
        <w:t>Yb:KGW</w:t>
      </w:r>
      <w:proofErr w:type="spellEnd"/>
      <w:r w:rsidRPr="00D052C9">
        <w:t xml:space="preserve"> amplifier providing 15W, 260 fs pulses at 1030 nm with a 100 kHz repetition rate (Pharos). This was used to drive a BBO-based 515 nm pumped optical parametric amplifier (OPA) to deliver pulses at 355 nm. The pump beam was collimated, travelled over a computer programmable 0 - 16 ns optical delay (1200 mm long, double pass), and focused onto the sample. The pump energy at the sample was attenuated down to 500 </w:t>
      </w:r>
      <w:proofErr w:type="spellStart"/>
      <w:r w:rsidRPr="00D052C9">
        <w:t>nJ</w:t>
      </w:r>
      <w:proofErr w:type="spellEnd"/>
      <w:r w:rsidRPr="00D052C9">
        <w:t xml:space="preserve"> and focused down to a 120 × 120 μm</w:t>
      </w:r>
      <w:r w:rsidRPr="00D052C9">
        <w:rPr>
          <w:vertAlign w:val="superscript"/>
        </w:rPr>
        <w:t>2</w:t>
      </w:r>
      <w:r w:rsidRPr="00D052C9">
        <w:t xml:space="preserve"> spot. The probe source was the output of </w:t>
      </w:r>
      <w:proofErr w:type="gramStart"/>
      <w:r w:rsidRPr="00D052C9">
        <w:t>a</w:t>
      </w:r>
      <w:proofErr w:type="gramEnd"/>
      <w:r w:rsidRPr="00D052C9">
        <w:t xml:space="preserve"> </w:t>
      </w:r>
      <w:proofErr w:type="spellStart"/>
      <w:r w:rsidRPr="00D052C9">
        <w:t>Yb:KGW</w:t>
      </w:r>
      <w:proofErr w:type="spellEnd"/>
      <w:r w:rsidRPr="00D052C9">
        <w:t xml:space="preserve"> amplifier providing 6 W, 180 fs pulses at 1030 nm with a 100 kHz repetition rate (Pharos). This drove two 3 W BBO/KTA based OPAs. The two Pharos sources share a common 80 MHz oscillator to allow for pump-probe delay steps of 12.5 ns. The probe beam was split to provide probe and reference pulses. To go beyond pump-probe delays of 12.5 ns, subsequent seed pulses were selected from the 80 MHz oscillator. Data were collected using pump-probe delays ranging from 1 ps to 988.5 </w:t>
      </w:r>
      <w:proofErr w:type="spellStart"/>
      <w:r w:rsidRPr="00D052C9">
        <w:t>μs</w:t>
      </w:r>
      <w:proofErr w:type="spellEnd"/>
      <w:r w:rsidRPr="00D052C9">
        <w:t xml:space="preserve">. The probe beams were collimated, synchronised by a fixed optical delay, and focused by a gold parabolic mirror onto the sample. The three beams were overlapped on the sample using a 50 </w:t>
      </w:r>
      <w:proofErr w:type="spellStart"/>
      <w:r w:rsidRPr="00D052C9">
        <w:t>μm</w:t>
      </w:r>
      <w:proofErr w:type="spellEnd"/>
      <w:r w:rsidRPr="00D052C9">
        <w:t xml:space="preserve"> pinhole. The probe beams were measured by two separate 128-element detectors. To cover the full spectroscopic window required, data from different detector positions were combined to generate the required spectra. </w:t>
      </w:r>
    </w:p>
    <w:p w14:paraId="074A3C25" w14:textId="77777777" w:rsidR="00D052C9" w:rsidRPr="00D052C9" w:rsidRDefault="00D052C9" w:rsidP="00D052C9">
      <w:pPr>
        <w:pStyle w:val="RSCB02ArticleText"/>
      </w:pPr>
      <w:r w:rsidRPr="00D052C9">
        <w:tab/>
        <w:t>Solutions of [</w:t>
      </w:r>
      <w:r w:rsidRPr="00D052C9">
        <w:rPr>
          <w:b/>
          <w:bCs/>
        </w:rPr>
        <w:t>1</w:t>
      </w:r>
      <w:r w:rsidRPr="00D052C9">
        <w:t>] were prepared in heptane (typically 16.5 mg of [</w:t>
      </w:r>
      <w:r w:rsidRPr="00D052C9">
        <w:rPr>
          <w:b/>
          <w:bCs/>
        </w:rPr>
        <w:t>1</w:t>
      </w:r>
      <w:r w:rsidRPr="00D052C9">
        <w:t>] in 20 ml heptane) in a thick-walled Duran flask. Samples under N</w:t>
      </w:r>
      <w:r w:rsidRPr="00D052C9">
        <w:rPr>
          <w:vertAlign w:val="subscript"/>
        </w:rPr>
        <w:t>2</w:t>
      </w:r>
      <w:r w:rsidRPr="00D052C9">
        <w:t xml:space="preserve">, </w:t>
      </w:r>
      <w:r w:rsidRPr="00D052C9">
        <w:rPr>
          <w:vertAlign w:val="superscript"/>
        </w:rPr>
        <w:t>15</w:t>
      </w:r>
      <w:r w:rsidRPr="00D052C9">
        <w:t>N</w:t>
      </w:r>
      <w:r w:rsidRPr="00D052C9">
        <w:rPr>
          <w:vertAlign w:val="subscript"/>
        </w:rPr>
        <w:t>2</w:t>
      </w:r>
      <w:r w:rsidRPr="00D052C9">
        <w:t xml:space="preserve"> and </w:t>
      </w:r>
      <w:proofErr w:type="spellStart"/>
      <w:r w:rsidRPr="00D052C9">
        <w:t>Ar</w:t>
      </w:r>
      <w:proofErr w:type="spellEnd"/>
      <w:r w:rsidRPr="00D052C9">
        <w:t xml:space="preserve"> were prepared by sparging these solutions for </w:t>
      </w:r>
      <w:r w:rsidRPr="00D052C9">
        <w:rPr>
          <w:i/>
          <w:iCs/>
        </w:rPr>
        <w:t>ca</w:t>
      </w:r>
      <w:r w:rsidRPr="00D052C9">
        <w:t xml:space="preserve">. 20 mins whilst flowing (peristaltic pump) through a Harrick cell fitted with a 100 </w:t>
      </w:r>
      <w:r w:rsidRPr="00527C17">
        <w:rPr>
          <w:rFonts w:ascii="Symbol" w:hAnsi="Symbol"/>
        </w:rPr>
        <w:t></w:t>
      </w:r>
      <w:r w:rsidRPr="00D052C9">
        <w:t xml:space="preserve">m Teflon spacer. The samples where then sealed, light excluded (either by covering in aluminium foil or employing an </w:t>
      </w:r>
      <w:proofErr w:type="spellStart"/>
      <w:r w:rsidRPr="00D052C9">
        <w:t>amberised</w:t>
      </w:r>
      <w:proofErr w:type="spellEnd"/>
      <w:r w:rsidRPr="00D052C9">
        <w:t xml:space="preserve"> flask) and transferred to the </w:t>
      </w:r>
      <w:proofErr w:type="spellStart"/>
      <w:r w:rsidRPr="00D052C9">
        <w:t>LIFEtime</w:t>
      </w:r>
      <w:proofErr w:type="spellEnd"/>
      <w:r w:rsidRPr="00D052C9">
        <w:t xml:space="preserve"> instrument. To ensure that the photoproducts were not themselves irradiated, data were acquired while continuously flowing and </w:t>
      </w:r>
      <w:proofErr w:type="spellStart"/>
      <w:r w:rsidRPr="00D052C9">
        <w:t>rastering</w:t>
      </w:r>
      <w:proofErr w:type="spellEnd"/>
      <w:r w:rsidRPr="00D052C9">
        <w:t xml:space="preserve"> the sample. </w:t>
      </w:r>
    </w:p>
    <w:p w14:paraId="0874507C" w14:textId="74C18E31" w:rsidR="00202A67" w:rsidRDefault="00D052C9" w:rsidP="00D052C9">
      <w:pPr>
        <w:pStyle w:val="RSCB02ArticleText"/>
      </w:pPr>
      <w:r w:rsidRPr="00D052C9">
        <w:tab/>
        <w:t>Data were initially visualised in the ULTRA View version 2 software,</w:t>
      </w:r>
      <w:r w:rsidRPr="00D052C9">
        <w:rPr>
          <w:vertAlign w:val="superscript"/>
        </w:rPr>
        <w:fldChar w:fldCharType="begin"/>
      </w:r>
      <w:r w:rsidR="00D642C9">
        <w:rPr>
          <w:vertAlign w:val="superscript"/>
        </w:rPr>
        <w:instrText xml:space="preserve"> ADDIN EN.CITE &lt;EndNote&gt;&lt;Cite&gt;&lt;Author&gt;Pollard&lt;/Author&gt;&lt;Year&gt;2012&lt;/Year&gt;&lt;RecNum&gt;1809&lt;/RecNum&gt;&lt;DisplayText&gt;&lt;style face="superscript"&gt;39&lt;/style&gt;&lt;/DisplayText&gt;&lt;record&gt;&lt;rec-number&gt;1809&lt;/rec-number&gt;&lt;foreign-keys&gt;&lt;key app="EN" db-id="05s5rdrx1e5ae0ed5p0v5fe7ea2wsfzps9tf" timestamp="1569500705"&gt;1809&lt;/key&gt;&lt;/foreign-keys&gt;&lt;ref-type name="Computer Program"&gt;9&lt;/ref-type&gt;&lt;contributors&gt;&lt;authors&gt;&lt;author&gt;M. R. Pollard &lt;/author&gt;&lt;author&gt;G. M. Greetham&lt;/author&gt;&lt;/authors&gt;&lt;/contributors&gt;&lt;titles&gt;&lt;title&gt;ULTRA View Data Analysis&lt;/title&gt;&lt;/titles&gt;&lt;edition&gt;2&lt;/edition&gt;&lt;dates&gt;&lt;year&gt;2012&lt;/year&gt;&lt;/dates&gt;&lt;publisher&gt;STFC&lt;/publisher&gt;&lt;urls&gt;&lt;/urls&gt;&lt;/record&gt;&lt;/Cite&gt;&lt;/EndNote&gt;</w:instrText>
      </w:r>
      <w:r w:rsidRPr="00D052C9">
        <w:rPr>
          <w:vertAlign w:val="superscript"/>
        </w:rPr>
        <w:fldChar w:fldCharType="separate"/>
      </w:r>
      <w:r w:rsidR="00D642C9">
        <w:rPr>
          <w:noProof/>
          <w:vertAlign w:val="superscript"/>
        </w:rPr>
        <w:t>39</w:t>
      </w:r>
      <w:r w:rsidRPr="00D052C9">
        <w:fldChar w:fldCharType="end"/>
      </w:r>
      <w:r w:rsidRPr="00D052C9">
        <w:rPr>
          <w:vertAlign w:val="superscript"/>
        </w:rPr>
        <w:t xml:space="preserve"> </w:t>
      </w:r>
      <w:r w:rsidRPr="00D052C9">
        <w:t>where baseline-correction was undertaken. The resulting spectra were then exported as comma-separated variable files into Origin2019.</w:t>
      </w:r>
      <w:r w:rsidRPr="00D052C9">
        <w:rPr>
          <w:vertAlign w:val="superscript"/>
        </w:rPr>
        <w:fldChar w:fldCharType="begin"/>
      </w:r>
      <w:r w:rsidR="00D642C9">
        <w:rPr>
          <w:vertAlign w:val="superscript"/>
        </w:rPr>
        <w:instrText xml:space="preserve"> ADDIN EN.CITE &lt;EndNote&gt;&lt;Cite&gt;&lt;RecNum&gt;1805&lt;/RecNum&gt;&lt;DisplayText&gt;&lt;style face="superscript"&gt;40&lt;/style&gt;&lt;/DisplayText&gt;&lt;record&gt;&lt;rec-number&gt;1805&lt;/rec-number&gt;&lt;foreign-keys&gt;&lt;key app="EN" db-id="05s5rdrx1e5ae0ed5p0v5fe7ea2wsfzps9tf" timestamp="1565264181"&gt;1805&lt;/key&gt;&lt;/foreign-keys&gt;&lt;ref-type name="Computer Program"&gt;9&lt;/ref-type&gt;&lt;contributors&gt;&lt;/contributors&gt;&lt;titles&gt;&lt;title&gt;OriginPro&lt;/title&gt;&lt;short-title&gt;OriginPro&lt;/short-title&gt;&lt;/titles&gt;&lt;pages&gt;OriginPro&lt;/pages&gt;&lt;volume&gt;2019&lt;/volume&gt;&lt;edition&gt;2019&lt;/edition&gt;&lt;dates&gt;&lt;/dates&gt;&lt;pub-location&gt;Northampton, MA, USA.&lt;/pub-location&gt;&lt;publisher&gt;OriginLab Corporation&lt;/publisher&gt;&lt;urls&gt;&lt;/urls&gt;&lt;/record&gt;&lt;/Cite&gt;&lt;/EndNote&gt;</w:instrText>
      </w:r>
      <w:r w:rsidRPr="00D052C9">
        <w:rPr>
          <w:vertAlign w:val="superscript"/>
        </w:rPr>
        <w:fldChar w:fldCharType="separate"/>
      </w:r>
      <w:r w:rsidR="00D642C9">
        <w:rPr>
          <w:noProof/>
          <w:vertAlign w:val="superscript"/>
        </w:rPr>
        <w:t>40</w:t>
      </w:r>
      <w:r w:rsidRPr="00D052C9">
        <w:fldChar w:fldCharType="end"/>
      </w:r>
      <w:r w:rsidRPr="00D052C9">
        <w:rPr>
          <w:vertAlign w:val="superscript"/>
        </w:rPr>
        <w:t xml:space="preserve"> </w:t>
      </w:r>
      <w:r w:rsidRPr="00D052C9">
        <w:t xml:space="preserve">The spectra were calibrated against samples of polystyrene (200 </w:t>
      </w:r>
      <w:r w:rsidRPr="00202A67">
        <w:rPr>
          <w:rFonts w:ascii="Symbol" w:hAnsi="Symbol"/>
        </w:rPr>
        <w:t></w:t>
      </w:r>
      <w:r w:rsidRPr="00D052C9">
        <w:t>m thick) and 1,4-dioxane.</w:t>
      </w:r>
    </w:p>
    <w:p w14:paraId="45F219C1" w14:textId="761E226F" w:rsidR="00D052C9" w:rsidRPr="00202A67" w:rsidRDefault="00D052C9" w:rsidP="00202A67">
      <w:pPr>
        <w:pStyle w:val="RSCB02ArticleText"/>
        <w:ind w:firstLine="284"/>
      </w:pPr>
      <w:r w:rsidRPr="00D052C9">
        <w:t>Kinetic analysis was performed in COPASI.</w:t>
      </w:r>
      <w:r w:rsidR="00202A67">
        <w:t xml:space="preserve"> Absorbance data were converted to concentration by using the bleach band at 1980 cm-1 to determine total concentration of manganese, </w:t>
      </w:r>
      <w:r w:rsidR="00202A67" w:rsidRPr="00202A67">
        <w:rPr>
          <w:b/>
          <w:bCs/>
        </w:rPr>
        <w:t>[Mn]</w:t>
      </w:r>
      <w:r w:rsidR="00202A67" w:rsidRPr="00202A67">
        <w:rPr>
          <w:b/>
          <w:bCs/>
          <w:vertAlign w:val="subscript"/>
        </w:rPr>
        <w:t>0</w:t>
      </w:r>
      <w:r w:rsidR="00202A67" w:rsidRPr="00202A67">
        <w:t>,</w:t>
      </w:r>
      <w:r w:rsidR="00202A67">
        <w:t xml:space="preserve"> following photolysis at a pump-probe delay of 50 ps. Absorbance data were then scaled so that </w:t>
      </w:r>
      <w:r w:rsidR="00202A67" w:rsidRPr="00D052C9">
        <w:t>[</w:t>
      </w:r>
      <w:r w:rsidR="00202A67" w:rsidRPr="00D052C9">
        <w:rPr>
          <w:b/>
          <w:bCs/>
        </w:rPr>
        <w:t>2</w:t>
      </w:r>
      <w:r w:rsidR="00202A67" w:rsidRPr="00D052C9">
        <w:t>]</w:t>
      </w:r>
      <w:r w:rsidR="00202A67" w:rsidRPr="00D052C9">
        <w:rPr>
          <w:vertAlign w:val="subscript"/>
        </w:rPr>
        <w:t>t</w:t>
      </w:r>
      <w:r w:rsidR="00202A67" w:rsidRPr="00D052C9">
        <w:t>+[</w:t>
      </w:r>
      <w:r w:rsidR="00202A67" w:rsidRPr="00D052C9">
        <w:rPr>
          <w:b/>
          <w:bCs/>
        </w:rPr>
        <w:t>3</w:t>
      </w:r>
      <w:r w:rsidR="00202A67" w:rsidRPr="00D052C9">
        <w:t>]</w:t>
      </w:r>
      <w:r w:rsidR="00202A67" w:rsidRPr="00D052C9">
        <w:rPr>
          <w:vertAlign w:val="subscript"/>
        </w:rPr>
        <w:t>t</w:t>
      </w:r>
      <w:r w:rsidR="00202A67" w:rsidRPr="00D052C9">
        <w:t>+[</w:t>
      </w:r>
      <w:r w:rsidR="00202A67" w:rsidRPr="00D052C9">
        <w:rPr>
          <w:b/>
          <w:bCs/>
        </w:rPr>
        <w:t>4</w:t>
      </w:r>
      <w:r w:rsidR="00202A67" w:rsidRPr="00D052C9">
        <w:t>]</w:t>
      </w:r>
      <w:r w:rsidR="00202A67" w:rsidRPr="00D052C9">
        <w:rPr>
          <w:vertAlign w:val="subscript"/>
        </w:rPr>
        <w:t>t</w:t>
      </w:r>
      <w:r w:rsidR="00202A67" w:rsidRPr="00D052C9">
        <w:t xml:space="preserve"> = [</w:t>
      </w:r>
      <w:r w:rsidR="00202A67" w:rsidRPr="00D052C9">
        <w:rPr>
          <w:b/>
          <w:bCs/>
        </w:rPr>
        <w:t>Mn</w:t>
      </w:r>
      <w:r w:rsidR="00202A67" w:rsidRPr="00D052C9">
        <w:t>]</w:t>
      </w:r>
      <w:r w:rsidR="00202A67" w:rsidRPr="00D052C9">
        <w:rPr>
          <w:vertAlign w:val="subscript"/>
        </w:rPr>
        <w:t>0</w:t>
      </w:r>
      <w:r w:rsidR="00202A67">
        <w:t xml:space="preserve">. These data were then imported into COPASI and used to iterate against the parameter </w:t>
      </w:r>
      <w:r w:rsidR="00202A67" w:rsidRPr="00202A67">
        <w:rPr>
          <w:i/>
          <w:iCs/>
        </w:rPr>
        <w:t>k</w:t>
      </w:r>
      <w:r w:rsidR="00202A67" w:rsidRPr="00202A67">
        <w:rPr>
          <w:i/>
          <w:iCs/>
          <w:vertAlign w:val="subscript"/>
        </w:rPr>
        <w:t>1</w:t>
      </w:r>
      <w:r w:rsidR="00202A67">
        <w:t xml:space="preserve">, </w:t>
      </w:r>
      <w:r w:rsidR="00202A67" w:rsidRPr="00202A67">
        <w:rPr>
          <w:i/>
          <w:iCs/>
        </w:rPr>
        <w:t>k</w:t>
      </w:r>
      <w:r w:rsidR="00202A67" w:rsidRPr="00202A67">
        <w:rPr>
          <w:i/>
          <w:iCs/>
          <w:vertAlign w:val="subscript"/>
        </w:rPr>
        <w:t>2</w:t>
      </w:r>
      <w:r w:rsidR="00202A67">
        <w:t xml:space="preserve">, </w:t>
      </w:r>
      <w:r w:rsidR="00202A67" w:rsidRPr="00202A67">
        <w:rPr>
          <w:i/>
          <w:iCs/>
        </w:rPr>
        <w:t>k</w:t>
      </w:r>
      <w:r w:rsidR="00202A67" w:rsidRPr="00202A67">
        <w:rPr>
          <w:i/>
          <w:iCs/>
          <w:vertAlign w:val="subscript"/>
        </w:rPr>
        <w:t>-2</w:t>
      </w:r>
      <w:r w:rsidR="00202A67">
        <w:t xml:space="preserve"> and, independently, against [H</w:t>
      </w:r>
      <w:r w:rsidR="00202A67" w:rsidRPr="00202A67">
        <w:rPr>
          <w:vertAlign w:val="subscript"/>
        </w:rPr>
        <w:t>2</w:t>
      </w:r>
      <w:r w:rsidR="00202A67">
        <w:t>O]</w:t>
      </w:r>
      <w:r w:rsidR="00202A67" w:rsidRPr="00202A67">
        <w:rPr>
          <w:vertAlign w:val="subscript"/>
        </w:rPr>
        <w:t>0</w:t>
      </w:r>
      <w:r w:rsidR="00202A67">
        <w:t xml:space="preserve">. The resulting data are quoted with 95 % confidence limits. </w:t>
      </w:r>
    </w:p>
    <w:p w14:paraId="73D2D16F" w14:textId="4185DE5B" w:rsidR="00D052C9" w:rsidRPr="00D052C9" w:rsidRDefault="00D052C9" w:rsidP="00D052C9">
      <w:pPr>
        <w:pStyle w:val="RSCB02ArticleText"/>
      </w:pPr>
      <w:r w:rsidRPr="00D052C9">
        <w:tab/>
        <w:t xml:space="preserve">DFT calculations were performed using the TURBOMOLE V6.4 package using the resolution of identity (RI) </w:t>
      </w:r>
      <w:r w:rsidRPr="00D052C9">
        <w:t>approximation.</w:t>
      </w:r>
      <w:r w:rsidRPr="00D052C9">
        <w:fldChar w:fldCharType="begin">
          <w:fldData xml:space="preserve">PEVuZE5vdGU+PENpdGU+PEF1dGhvcj5BaGxyaWNoczwvQXV0aG9yPjxZZWFyPjE5ODk8L1llYXI+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Ux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</w:fldData>
        </w:fldChar>
      </w:r>
      <w:r w:rsidR="00D642C9">
        <w:instrText xml:space="preserve"> ADDIN EN.CITE </w:instrText>
      </w:r>
      <w:r w:rsidR="00D642C9">
        <w:fldChar w:fldCharType="begin">
          <w:fldData xml:space="preserve">PEVuZE5vdGU+PENpdGU+PEF1dGhvcj5BaGxyaWNoczwvQXV0aG9yPjxZZWFyPjE5ODk8L1llYXI+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Ux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</w:fldData>
        </w:fldChar>
      </w:r>
      <w:r w:rsidR="00D642C9">
        <w:instrText xml:space="preserve"> ADDIN EN.CITE.DATA </w:instrText>
      </w:r>
      <w:r w:rsidR="00D642C9">
        <w:fldChar w:fldCharType="end"/>
      </w:r>
      <w:r w:rsidRPr="00D052C9">
        <w:fldChar w:fldCharType="separate"/>
      </w:r>
      <w:r w:rsidR="00D642C9" w:rsidRPr="00D642C9">
        <w:rPr>
          <w:noProof/>
          <w:vertAlign w:val="superscript"/>
        </w:rPr>
        <w:t>41-47</w:t>
      </w:r>
      <w:r w:rsidRPr="00D052C9">
        <w:fldChar w:fldCharType="end"/>
      </w:r>
      <w:r w:rsidRPr="00D052C9">
        <w:t xml:space="preserve"> Initial optimisations were performed at the (RI-)BP86/SV(P) level, followed by frequency calculations at the same level. All minima were confirmed as such by the absence of imaginary frequencies. Single-point calculations on the (RI-)BP86/SV(P) optimised geometries were performed using the hybrid PBE0 functional and the def2-TZVPP basis set. The (RI-)PBE0/def2-TZVPP SCF energies were corrected for their zero-point energies, thermal energies and entropies (obtained from the (RI-)BP86/SV(P)-level frequency calculations). No symmetry constraints were applied during optimisations. Solvent corrections were applied with the COSMO</w:t>
      </w:r>
      <w:r w:rsidRPr="00D052C9">
        <w:fldChar w:fldCharType="begin"/>
      </w:r>
      <w:r w:rsidR="00D642C9">
        <w:instrText xml:space="preserve"> ADDIN EN.CITE &lt;EndNote&gt;&lt;Cite&gt;&lt;Author&gt;Klamt&lt;/Author&gt;&lt;Year&gt;1993&lt;/Year&gt;&lt;RecNum&gt;558&lt;/RecNum&gt;&lt;DisplayText&gt;&lt;style face="superscript"&gt;48&lt;/style&gt;&lt;/DisplayText&gt;&lt;record&gt;&lt;rec-number&gt;558&lt;/rec-number&gt;&lt;foreign-keys&gt;&lt;key app="EN" db-id="05s5rdrx1e5ae0ed5p0v5fe7ea2wsfzps9tf" timestamp="1569500701"&gt;558&lt;/key&gt;&lt;/foreign-keys&gt;&lt;ref-type name="Journal Article"&gt;17&lt;/ref-type&gt;&lt;contributors&gt;&lt;authors&gt;&lt;author&gt;Klamt, A.&lt;/author&gt;&lt;author&gt;Schuurmann, G.&lt;/author&gt;&lt;/authors&gt;&lt;/contributors&gt;&lt;titles&gt;&lt;title&gt;COSMO: a new approach to dielectric screening in solvents with explicit expressions for the screening energy and its gradient&lt;/title&gt;&lt;secondary-title&gt;Journal of the Chemical Society, Perkin Transactions 2&lt;/secondary-title&gt;&lt;/titles&gt;&lt;periodical&gt;&lt;full-title&gt;Journal of the Chemical Societ y, Perkin Transactions 2&lt;/full-title&gt;&lt;abbr-1&gt;J. Chem. Soc., Perkin Trans. 2&lt;/abbr-1&gt;&lt;abbr-2&gt;J Chem Soc, Perkin Trans 2&lt;/abbr-2&gt;&lt;/periodical&gt;&lt;pages&gt;799-805&lt;/pages&gt;&lt;number&gt;5&lt;/number&gt;&lt;dates&gt;&lt;year&gt;1993&lt;/year&gt;&lt;/dates&gt;&lt;publisher&gt;The Royal Society of Chemistry&lt;/publisher&gt;&lt;isbn&gt;0300-9580&lt;/isbn&gt;&lt;work-type&gt;10.1039/P29930000799&lt;/work-type&gt;&lt;urls&gt;&lt;related-urls&gt;&lt;url&gt;http://dx.doi.org/10.1039/P29930000799&lt;/url&gt;&lt;url&gt;http://pubs.rsc.org/en/content/articlepdf/1993/p2/p29930000799&lt;/url&gt;&lt;/related-urls&gt;&lt;/urls&gt;&lt;electronic-resource-num&gt;10.1039/P29930000799&lt;/electronic-resource-num&gt;&lt;/record&gt;&lt;/Cite&gt;&lt;/EndNote&gt;</w:instrText>
      </w:r>
      <w:r w:rsidRPr="00D052C9">
        <w:fldChar w:fldCharType="separate"/>
      </w:r>
      <w:r w:rsidR="00D642C9" w:rsidRPr="00D642C9">
        <w:rPr>
          <w:noProof/>
          <w:vertAlign w:val="superscript"/>
        </w:rPr>
        <w:t>48</w:t>
      </w:r>
      <w:r w:rsidRPr="00D052C9">
        <w:fldChar w:fldCharType="end"/>
      </w:r>
      <w:r w:rsidRPr="00D052C9">
        <w:t xml:space="preserve"> dielectric continuum model and dispersion effects modelled with </w:t>
      </w:r>
      <w:proofErr w:type="spellStart"/>
      <w:r w:rsidRPr="00D052C9">
        <w:t>Grimme’s</w:t>
      </w:r>
      <w:proofErr w:type="spellEnd"/>
      <w:r w:rsidRPr="00D052C9">
        <w:t xml:space="preserve"> D3 method.</w:t>
      </w:r>
      <w:r w:rsidRPr="00D052C9">
        <w:fldChar w:fldCharType="begin">
          <w:fldData xml:space="preserve">PEVuZE5vdGU+PENpdGU+PEF1dGhvcj5HcmltbWU8L0F1dGhvcj48WWVhcj4yMDEwPC9ZZWFyPjxS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</w:fldData>
        </w:fldChar>
      </w:r>
      <w:r w:rsidR="00D642C9">
        <w:instrText xml:space="preserve"> ADDIN EN.CITE </w:instrText>
      </w:r>
      <w:r w:rsidR="00D642C9">
        <w:fldChar w:fldCharType="begin">
          <w:fldData xml:space="preserve">PEVuZE5vdGU+PENpdGU+PEF1dGhvcj5HcmltbWU8L0F1dGhvcj48WWVhcj4yMDEwPC9ZZWFyPjxS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</w:fldData>
        </w:fldChar>
      </w:r>
      <w:r w:rsidR="00D642C9">
        <w:instrText xml:space="preserve"> ADDIN EN.CITE.DATA </w:instrText>
      </w:r>
      <w:r w:rsidR="00D642C9">
        <w:fldChar w:fldCharType="end"/>
      </w:r>
      <w:r w:rsidRPr="00D052C9">
        <w:fldChar w:fldCharType="separate"/>
      </w:r>
      <w:r w:rsidR="00D642C9" w:rsidRPr="00D642C9">
        <w:rPr>
          <w:noProof/>
          <w:vertAlign w:val="superscript"/>
        </w:rPr>
        <w:t>49, 50</w:t>
      </w:r>
      <w:r w:rsidRPr="00D052C9">
        <w:fldChar w:fldCharType="end"/>
      </w:r>
      <w:r w:rsidRPr="00D052C9">
        <w:t xml:space="preserve"> Energies, </w:t>
      </w:r>
      <w:proofErr w:type="spellStart"/>
      <w:r w:rsidRPr="00D052C9">
        <w:t>xyz</w:t>
      </w:r>
      <w:proofErr w:type="spellEnd"/>
      <w:r w:rsidRPr="00D052C9">
        <w:t xml:space="preserve"> coordinates and the first 50 lines of the vibrational spectra are presented in the electronic supporting information. </w:t>
      </w:r>
    </w:p>
    <w:p w14:paraId="48C0D567" w14:textId="77777777" w:rsidR="00C9557D" w:rsidRDefault="00C9557D" w:rsidP="00C9557D">
      <w:pPr>
        <w:pStyle w:val="RSCB04AHeadingSection"/>
      </w:pPr>
      <w:r>
        <w:t>Conflict</w:t>
      </w:r>
      <w:r w:rsidR="00F05C18">
        <w:t>s</w:t>
      </w:r>
      <w:r>
        <w:t xml:space="preserve"> of interest</w:t>
      </w:r>
    </w:p>
    <w:p w14:paraId="10B2E271" w14:textId="4C7AE369" w:rsidR="00A05364" w:rsidRPr="00A05364" w:rsidRDefault="00A05364" w:rsidP="00A05364">
      <w:pPr>
        <w:rPr>
          <w:rFonts w:cs="Times New Roman"/>
          <w:w w:val="108"/>
          <w:sz w:val="18"/>
          <w:szCs w:val="18"/>
        </w:rPr>
      </w:pPr>
      <w:r w:rsidRPr="00A05364">
        <w:rPr>
          <w:rFonts w:cs="Times New Roman"/>
          <w:w w:val="108"/>
          <w:sz w:val="18"/>
          <w:szCs w:val="18"/>
        </w:rPr>
        <w:t>There are no conflicts to declare</w:t>
      </w:r>
      <w:r w:rsidR="00D052C9">
        <w:rPr>
          <w:rFonts w:cs="Times New Roman"/>
          <w:w w:val="108"/>
          <w:sz w:val="18"/>
          <w:szCs w:val="18"/>
        </w:rPr>
        <w:t>.</w:t>
      </w:r>
    </w:p>
    <w:p w14:paraId="39A5CAC3" w14:textId="77777777" w:rsidR="00FA2DA2" w:rsidRDefault="00FA2DA2" w:rsidP="00FA2DA2">
      <w:pPr>
        <w:pStyle w:val="RSCB04AHeadingSection"/>
      </w:pPr>
      <w:r>
        <w:t>Acknowledgements</w:t>
      </w:r>
    </w:p>
    <w:p w14:paraId="7E49B491" w14:textId="0EFDC5B8" w:rsidR="00C2181E" w:rsidRPr="00C2181E" w:rsidRDefault="00150D4C" w:rsidP="00150D4C">
      <w:pPr>
        <w:pStyle w:val="RSCB04AHeadingSection"/>
        <w:jc w:val="both"/>
        <w:rPr>
          <w:rFonts w:cs="Times New Roman"/>
          <w:b w:val="0"/>
          <w:bCs/>
          <w:w w:val="108"/>
          <w:sz w:val="18"/>
          <w:szCs w:val="18"/>
        </w:rPr>
      </w:pPr>
      <w:r w:rsidRPr="00150D4C">
        <w:rPr>
          <w:rFonts w:cs="Times New Roman"/>
          <w:b w:val="0"/>
          <w:bCs/>
          <w:w w:val="108"/>
          <w:sz w:val="18"/>
          <w:szCs w:val="18"/>
        </w:rPr>
        <w:t>We are grateful to the EPSRC (</w:t>
      </w:r>
      <w:proofErr w:type="spellStart"/>
      <w:r w:rsidRPr="00150D4C">
        <w:rPr>
          <w:rFonts w:cs="Times New Roman"/>
          <w:b w:val="0"/>
          <w:bCs/>
          <w:w w:val="108"/>
          <w:sz w:val="18"/>
          <w:szCs w:val="18"/>
        </w:rPr>
        <w:t>iCASE</w:t>
      </w:r>
      <w:proofErr w:type="spellEnd"/>
      <w:r w:rsidRPr="00150D4C">
        <w:rPr>
          <w:rFonts w:cs="Times New Roman"/>
          <w:b w:val="0"/>
          <w:bCs/>
          <w:w w:val="108"/>
          <w:sz w:val="18"/>
          <w:szCs w:val="18"/>
        </w:rPr>
        <w:t xml:space="preserve"> award with Syngenta, EP/N509413/1 studentship to L. A. H. and for the computational equipment used in this study, grants EP/H011455/1 and EP/K031589/1) the STFC (programme access to the ULTRA facility grant 1813) and the University of York (studentship to J. B. E.) for funding.</w:t>
      </w:r>
    </w:p>
    <w:p w14:paraId="1920D519" w14:textId="77777777" w:rsidR="00D010E8" w:rsidRPr="00EF6BD4" w:rsidRDefault="00E61949" w:rsidP="00EF6BD4">
      <w:pPr>
        <w:pStyle w:val="RSCB04AHeadingSection"/>
      </w:pPr>
      <w:r w:rsidRPr="00EF6BD4">
        <w:t>Notes and references</w:t>
      </w:r>
    </w:p>
    <w:p w14:paraId="1744C1FF" w14:textId="77777777" w:rsidR="00F52E9E" w:rsidRDefault="00F52E9E" w:rsidP="00656FDB">
      <w:pPr>
        <w:pStyle w:val="RSCR02References"/>
        <w:numPr>
          <w:ilvl w:val="0"/>
          <w:numId w:val="0"/>
        </w:numPr>
      </w:pPr>
    </w:p>
    <w:p w14:paraId="00E68E38" w14:textId="77777777" w:rsidR="00D642C9" w:rsidRPr="00D642C9" w:rsidRDefault="00F52E9E" w:rsidP="00D642C9">
      <w:pPr>
        <w:pStyle w:val="EndNoteBibliography"/>
        <w:spacing w:after="0"/>
        <w:ind w:left="720" w:hanging="720"/>
        <w:rPr>
          <w:noProof/>
        </w:rPr>
      </w:pPr>
      <w:r>
        <w:fldChar w:fldCharType="begin"/>
      </w:r>
      <w:r>
        <w:instrText xml:space="preserve"> ADDIN EN.REFLIST </w:instrText>
      </w:r>
      <w:r>
        <w:fldChar w:fldCharType="separate"/>
      </w:r>
      <w:r w:rsidR="00D642C9" w:rsidRPr="00D642C9">
        <w:rPr>
          <w:noProof/>
        </w:rPr>
        <w:t>1.</w:t>
      </w:r>
      <w:r w:rsidR="00D642C9" w:rsidRPr="00D642C9">
        <w:rPr>
          <w:noProof/>
        </w:rPr>
        <w:tab/>
        <w:t xml:space="preserve">Y. Tanabe and Y. Nishibayashi, </w:t>
      </w:r>
      <w:r w:rsidR="00D642C9" w:rsidRPr="00D642C9">
        <w:rPr>
          <w:i/>
          <w:noProof/>
        </w:rPr>
        <w:t>Overviews of the Preparation and Reactivity of Transition Metal–Dinitrogen Complexes</w:t>
      </w:r>
      <w:r w:rsidR="00D642C9" w:rsidRPr="00D642C9">
        <w:rPr>
          <w:noProof/>
        </w:rPr>
        <w:t xml:space="preserve">, in </w:t>
      </w:r>
      <w:r w:rsidR="00D642C9" w:rsidRPr="00D642C9">
        <w:rPr>
          <w:i/>
          <w:noProof/>
        </w:rPr>
        <w:t>Transition Metal‐Dinitrogen Complexes</w:t>
      </w:r>
      <w:r w:rsidR="00D642C9" w:rsidRPr="00D642C9">
        <w:rPr>
          <w:noProof/>
        </w:rPr>
        <w:t xml:space="preserve"> Wiley-VCH, Weinheim, 2019,  978-3-527-34425-3</w:t>
      </w:r>
    </w:p>
    <w:p w14:paraId="79AF36F7" w14:textId="77777777" w:rsidR="00D642C9" w:rsidRPr="00D642C9" w:rsidRDefault="00D642C9" w:rsidP="00D642C9">
      <w:pPr>
        <w:pStyle w:val="EndNoteBibliography"/>
        <w:spacing w:after="0"/>
        <w:ind w:left="720" w:hanging="720"/>
        <w:rPr>
          <w:noProof/>
        </w:rPr>
      </w:pPr>
      <w:r w:rsidRPr="00D642C9">
        <w:rPr>
          <w:noProof/>
        </w:rPr>
        <w:t>2.</w:t>
      </w:r>
      <w:r w:rsidRPr="00D642C9">
        <w:rPr>
          <w:noProof/>
        </w:rPr>
        <w:tab/>
        <w:t xml:space="preserve">K. Nakajima, H. Toda, K. Sakata and Y. Nishibayashi, </w:t>
      </w:r>
      <w:r w:rsidRPr="00D642C9">
        <w:rPr>
          <w:i/>
          <w:noProof/>
        </w:rPr>
        <w:t>Nature Chemistry</w:t>
      </w:r>
      <w:r w:rsidRPr="00D642C9">
        <w:rPr>
          <w:noProof/>
        </w:rPr>
        <w:t xml:space="preserve">, 2019, </w:t>
      </w:r>
      <w:r w:rsidRPr="00D642C9">
        <w:rPr>
          <w:b/>
          <w:noProof/>
        </w:rPr>
        <w:t>11</w:t>
      </w:r>
      <w:r w:rsidRPr="00D642C9">
        <w:rPr>
          <w:noProof/>
        </w:rPr>
        <w:t>, 702-709.</w:t>
      </w:r>
    </w:p>
    <w:p w14:paraId="1928D4F8" w14:textId="77777777" w:rsidR="00D642C9" w:rsidRPr="00D642C9" w:rsidRDefault="00D642C9" w:rsidP="00D642C9">
      <w:pPr>
        <w:pStyle w:val="EndNoteBibliography"/>
        <w:spacing w:after="0"/>
        <w:ind w:left="720" w:hanging="720"/>
        <w:rPr>
          <w:noProof/>
        </w:rPr>
      </w:pPr>
      <w:r w:rsidRPr="00D642C9">
        <w:rPr>
          <w:noProof/>
        </w:rPr>
        <w:t>3.</w:t>
      </w:r>
      <w:r w:rsidRPr="00D642C9">
        <w:rPr>
          <w:noProof/>
        </w:rPr>
        <w:tab/>
        <w:t xml:space="preserve">N. Khoenkhoen, B. de Bruin, J. N. H. Reek and W. I. Dzik, </w:t>
      </w:r>
      <w:r w:rsidRPr="00D642C9">
        <w:rPr>
          <w:i/>
          <w:noProof/>
        </w:rPr>
        <w:t>Eur. J. Inorg. Chem.</w:t>
      </w:r>
      <w:r w:rsidRPr="00D642C9">
        <w:rPr>
          <w:noProof/>
        </w:rPr>
        <w:t xml:space="preserve">, 2015, </w:t>
      </w:r>
      <w:r w:rsidRPr="00D642C9">
        <w:rPr>
          <w:b/>
          <w:noProof/>
        </w:rPr>
        <w:t>2015</w:t>
      </w:r>
      <w:r w:rsidRPr="00D642C9">
        <w:rPr>
          <w:noProof/>
        </w:rPr>
        <w:t>, 567-598.</w:t>
      </w:r>
    </w:p>
    <w:p w14:paraId="7ACCF847" w14:textId="77777777" w:rsidR="00D642C9" w:rsidRPr="00D642C9" w:rsidRDefault="00D642C9" w:rsidP="00D642C9">
      <w:pPr>
        <w:pStyle w:val="EndNoteBibliography"/>
        <w:spacing w:after="0"/>
        <w:ind w:left="720" w:hanging="720"/>
        <w:rPr>
          <w:noProof/>
        </w:rPr>
      </w:pPr>
      <w:r w:rsidRPr="00D642C9">
        <w:rPr>
          <w:noProof/>
        </w:rPr>
        <w:t>4.</w:t>
      </w:r>
      <w:r w:rsidRPr="00D642C9">
        <w:rPr>
          <w:noProof/>
        </w:rPr>
        <w:tab/>
        <w:t xml:space="preserve">E. A. Ison, </w:t>
      </w:r>
      <w:r w:rsidRPr="00D642C9">
        <w:rPr>
          <w:i/>
          <w:noProof/>
        </w:rPr>
        <w:t>Toward N-N Bond Cleavage: Synthesis and Reactivity of Group 7 Dinitrogen Complexes</w:t>
      </w:r>
      <w:r w:rsidRPr="00D642C9">
        <w:rPr>
          <w:noProof/>
        </w:rPr>
        <w:t xml:space="preserve">, in </w:t>
      </w:r>
      <w:r w:rsidRPr="00D642C9">
        <w:rPr>
          <w:i/>
          <w:noProof/>
        </w:rPr>
        <w:t>Transition Metal‐Dinitrogen Complexes</w:t>
      </w:r>
      <w:r w:rsidRPr="00D642C9">
        <w:rPr>
          <w:noProof/>
        </w:rPr>
        <w:t xml:space="preserve"> Wiley-VCH, Weinheim, 2019,  978-3-527-34425-3</w:t>
      </w:r>
    </w:p>
    <w:p w14:paraId="382D97F9" w14:textId="77777777" w:rsidR="00D642C9" w:rsidRPr="00D642C9" w:rsidRDefault="00D642C9" w:rsidP="00D642C9">
      <w:pPr>
        <w:pStyle w:val="EndNoteBibliography"/>
        <w:spacing w:after="0"/>
        <w:ind w:left="720" w:hanging="720"/>
        <w:rPr>
          <w:noProof/>
        </w:rPr>
      </w:pPr>
      <w:r w:rsidRPr="00D642C9">
        <w:rPr>
          <w:noProof/>
        </w:rPr>
        <w:t>5.</w:t>
      </w:r>
      <w:r w:rsidRPr="00D642C9">
        <w:rPr>
          <w:noProof/>
        </w:rPr>
        <w:tab/>
        <w:t xml:space="preserve">W. A. King, X.-L. Luo, B. L. Scott, G. J. Kubas and K. W. Zilm, </w:t>
      </w:r>
      <w:r w:rsidRPr="00D642C9">
        <w:rPr>
          <w:i/>
          <w:noProof/>
        </w:rPr>
        <w:t>J. Am. Chem. Soc.</w:t>
      </w:r>
      <w:r w:rsidRPr="00D642C9">
        <w:rPr>
          <w:noProof/>
        </w:rPr>
        <w:t xml:space="preserve">, 1996, </w:t>
      </w:r>
      <w:r w:rsidRPr="00D642C9">
        <w:rPr>
          <w:b/>
          <w:noProof/>
        </w:rPr>
        <w:t>118</w:t>
      </w:r>
      <w:r w:rsidRPr="00D642C9">
        <w:rPr>
          <w:noProof/>
        </w:rPr>
        <w:t>, 6782-6783.</w:t>
      </w:r>
    </w:p>
    <w:p w14:paraId="6BD6B218" w14:textId="77777777" w:rsidR="00D642C9" w:rsidRPr="00D642C9" w:rsidRDefault="00D642C9" w:rsidP="00D642C9">
      <w:pPr>
        <w:pStyle w:val="EndNoteBibliography"/>
        <w:spacing w:after="0"/>
        <w:ind w:left="720" w:hanging="720"/>
        <w:rPr>
          <w:noProof/>
        </w:rPr>
      </w:pPr>
      <w:r w:rsidRPr="00D642C9">
        <w:rPr>
          <w:noProof/>
        </w:rPr>
        <w:t>6.</w:t>
      </w:r>
      <w:r w:rsidRPr="00D642C9">
        <w:rPr>
          <w:noProof/>
        </w:rPr>
        <w:tab/>
        <w:t xml:space="preserve">C. Perthuisot, M. Fan and W. D. Jones, </w:t>
      </w:r>
      <w:r w:rsidRPr="00D642C9">
        <w:rPr>
          <w:i/>
          <w:noProof/>
        </w:rPr>
        <w:t>Organometallics</w:t>
      </w:r>
      <w:r w:rsidRPr="00D642C9">
        <w:rPr>
          <w:noProof/>
        </w:rPr>
        <w:t xml:space="preserve">, 1992, </w:t>
      </w:r>
      <w:r w:rsidRPr="00D642C9">
        <w:rPr>
          <w:b/>
          <w:noProof/>
        </w:rPr>
        <w:t>11</w:t>
      </w:r>
      <w:r w:rsidRPr="00D642C9">
        <w:rPr>
          <w:noProof/>
        </w:rPr>
        <w:t>, 3622-3629.</w:t>
      </w:r>
    </w:p>
    <w:p w14:paraId="612DB034" w14:textId="77777777" w:rsidR="00D642C9" w:rsidRPr="00D642C9" w:rsidRDefault="00D642C9" w:rsidP="00D642C9">
      <w:pPr>
        <w:pStyle w:val="EndNoteBibliography"/>
        <w:spacing w:after="0"/>
        <w:ind w:left="720" w:hanging="720"/>
        <w:rPr>
          <w:noProof/>
        </w:rPr>
      </w:pPr>
      <w:r w:rsidRPr="00D642C9">
        <w:rPr>
          <w:noProof/>
        </w:rPr>
        <w:t>7.</w:t>
      </w:r>
      <w:r w:rsidRPr="00D642C9">
        <w:rPr>
          <w:noProof/>
        </w:rPr>
        <w:tab/>
        <w:t xml:space="preserve">D. Sellmann, </w:t>
      </w:r>
      <w:r w:rsidRPr="00D642C9">
        <w:rPr>
          <w:i/>
          <w:noProof/>
        </w:rPr>
        <w:t>Angew. Chem. Int. Ed.</w:t>
      </w:r>
      <w:r w:rsidRPr="00D642C9">
        <w:rPr>
          <w:noProof/>
        </w:rPr>
        <w:t xml:space="preserve">, 1971, </w:t>
      </w:r>
      <w:r w:rsidRPr="00D642C9">
        <w:rPr>
          <w:b/>
          <w:noProof/>
        </w:rPr>
        <w:t>10</w:t>
      </w:r>
      <w:r w:rsidRPr="00D642C9">
        <w:rPr>
          <w:noProof/>
        </w:rPr>
        <w:t>, 919-919.</w:t>
      </w:r>
    </w:p>
    <w:p w14:paraId="5E28098E" w14:textId="77777777" w:rsidR="00D642C9" w:rsidRPr="00D642C9" w:rsidRDefault="00D642C9" w:rsidP="00D642C9">
      <w:pPr>
        <w:pStyle w:val="EndNoteBibliography"/>
        <w:spacing w:after="0"/>
        <w:ind w:left="720" w:hanging="720"/>
        <w:rPr>
          <w:noProof/>
        </w:rPr>
      </w:pPr>
      <w:r w:rsidRPr="00D642C9">
        <w:rPr>
          <w:noProof/>
        </w:rPr>
        <w:t>8.</w:t>
      </w:r>
      <w:r w:rsidRPr="00D642C9">
        <w:rPr>
          <w:noProof/>
        </w:rPr>
        <w:tab/>
        <w:t xml:space="preserve">D. Sellmann, </w:t>
      </w:r>
      <w:r w:rsidRPr="00D642C9">
        <w:rPr>
          <w:i/>
          <w:noProof/>
        </w:rPr>
        <w:t>Angew. Chem. Int. Ed.</w:t>
      </w:r>
      <w:r w:rsidRPr="00D642C9">
        <w:rPr>
          <w:noProof/>
        </w:rPr>
        <w:t xml:space="preserve">, 1972, </w:t>
      </w:r>
      <w:r w:rsidRPr="00D642C9">
        <w:rPr>
          <w:b/>
          <w:noProof/>
        </w:rPr>
        <w:t>11</w:t>
      </w:r>
      <w:r w:rsidRPr="00D642C9">
        <w:rPr>
          <w:noProof/>
        </w:rPr>
        <w:t>, 534-534.</w:t>
      </w:r>
    </w:p>
    <w:p w14:paraId="3CE179B9" w14:textId="77777777" w:rsidR="00D642C9" w:rsidRPr="00D642C9" w:rsidRDefault="00D642C9" w:rsidP="00D642C9">
      <w:pPr>
        <w:pStyle w:val="EndNoteBibliography"/>
        <w:spacing w:after="0"/>
        <w:ind w:left="720" w:hanging="720"/>
        <w:rPr>
          <w:noProof/>
        </w:rPr>
      </w:pPr>
      <w:r w:rsidRPr="00D642C9">
        <w:rPr>
          <w:noProof/>
        </w:rPr>
        <w:t>9.</w:t>
      </w:r>
      <w:r w:rsidRPr="00D642C9">
        <w:rPr>
          <w:noProof/>
        </w:rPr>
        <w:tab/>
        <w:t xml:space="preserve">S. M. Howdle and M. Poliakoff, </w:t>
      </w:r>
      <w:r w:rsidRPr="00D642C9">
        <w:rPr>
          <w:i/>
          <w:noProof/>
        </w:rPr>
        <w:t>J. Chem. Soc., Chem. Commun.</w:t>
      </w:r>
      <w:r w:rsidRPr="00D642C9">
        <w:rPr>
          <w:noProof/>
        </w:rPr>
        <w:t>, 1989, 1099-1101.</w:t>
      </w:r>
    </w:p>
    <w:p w14:paraId="5243FA48" w14:textId="77777777" w:rsidR="00D642C9" w:rsidRPr="00D642C9" w:rsidRDefault="00D642C9" w:rsidP="00D642C9">
      <w:pPr>
        <w:pStyle w:val="EndNoteBibliography"/>
        <w:spacing w:after="0"/>
        <w:ind w:left="720" w:hanging="720"/>
        <w:rPr>
          <w:noProof/>
        </w:rPr>
      </w:pPr>
      <w:r w:rsidRPr="00D642C9">
        <w:rPr>
          <w:noProof/>
        </w:rPr>
        <w:t>10.</w:t>
      </w:r>
      <w:r w:rsidRPr="00D642C9">
        <w:rPr>
          <w:noProof/>
        </w:rPr>
        <w:tab/>
        <w:t xml:space="preserve">Y. Zheng, W. Wang, J. Lin, Y. She and K. Fu, </w:t>
      </w:r>
      <w:r w:rsidRPr="00D642C9">
        <w:rPr>
          <w:i/>
          <w:noProof/>
        </w:rPr>
        <w:t>J. Phys. Chem.</w:t>
      </w:r>
      <w:r w:rsidRPr="00D642C9">
        <w:rPr>
          <w:noProof/>
        </w:rPr>
        <w:t xml:space="preserve">, 1992, </w:t>
      </w:r>
      <w:r w:rsidRPr="00D642C9">
        <w:rPr>
          <w:b/>
          <w:noProof/>
        </w:rPr>
        <w:t>96</w:t>
      </w:r>
      <w:r w:rsidRPr="00D642C9">
        <w:rPr>
          <w:noProof/>
        </w:rPr>
        <w:t>, 9821-9827.</w:t>
      </w:r>
    </w:p>
    <w:p w14:paraId="434579CA" w14:textId="77777777" w:rsidR="00D642C9" w:rsidRPr="00D642C9" w:rsidRDefault="00D642C9" w:rsidP="00D642C9">
      <w:pPr>
        <w:pStyle w:val="EndNoteBibliography"/>
        <w:spacing w:after="0"/>
        <w:ind w:left="720" w:hanging="720"/>
        <w:rPr>
          <w:noProof/>
        </w:rPr>
      </w:pPr>
      <w:r w:rsidRPr="00D642C9">
        <w:rPr>
          <w:noProof/>
        </w:rPr>
        <w:t>11.</w:t>
      </w:r>
      <w:r w:rsidRPr="00D642C9">
        <w:rPr>
          <w:noProof/>
        </w:rPr>
        <w:tab/>
        <w:t xml:space="preserve">J. A. Banister, M. W. George, S. Grubert, S. M. Howdle, M. Jobling, F. P. A. Johnson, S. L. Morrison, M. Poliakoff, U. Schubert and J. R. Westwell, </w:t>
      </w:r>
      <w:r w:rsidRPr="00D642C9">
        <w:rPr>
          <w:i/>
          <w:noProof/>
        </w:rPr>
        <w:t>J. Organomet. Chem.</w:t>
      </w:r>
      <w:r w:rsidRPr="00D642C9">
        <w:rPr>
          <w:noProof/>
        </w:rPr>
        <w:t xml:space="preserve">, 1994, </w:t>
      </w:r>
      <w:r w:rsidRPr="00D642C9">
        <w:rPr>
          <w:b/>
          <w:noProof/>
        </w:rPr>
        <w:t>484</w:t>
      </w:r>
      <w:r w:rsidRPr="00D642C9">
        <w:rPr>
          <w:noProof/>
        </w:rPr>
        <w:t>, 129-135.</w:t>
      </w:r>
    </w:p>
    <w:p w14:paraId="44E83129" w14:textId="77777777" w:rsidR="00D642C9" w:rsidRPr="00D642C9" w:rsidRDefault="00D642C9" w:rsidP="00D642C9">
      <w:pPr>
        <w:pStyle w:val="EndNoteBibliography"/>
        <w:spacing w:after="0"/>
        <w:ind w:left="720" w:hanging="720"/>
        <w:rPr>
          <w:noProof/>
        </w:rPr>
      </w:pPr>
      <w:r w:rsidRPr="00D642C9">
        <w:rPr>
          <w:noProof/>
        </w:rPr>
        <w:lastRenderedPageBreak/>
        <w:t>12.</w:t>
      </w:r>
      <w:r w:rsidRPr="00D642C9">
        <w:rPr>
          <w:noProof/>
        </w:rPr>
        <w:tab/>
        <w:t xml:space="preserve">B. H. G. Swennenhuis, R. Poland, N. J. DeYonker, C. E. Webster, D. J. Darensbourg and A. A. Bengali, </w:t>
      </w:r>
      <w:r w:rsidRPr="00D642C9">
        <w:rPr>
          <w:i/>
          <w:noProof/>
        </w:rPr>
        <w:t>Organometallics</w:t>
      </w:r>
      <w:r w:rsidRPr="00D642C9">
        <w:rPr>
          <w:noProof/>
        </w:rPr>
        <w:t xml:space="preserve">, 2011, </w:t>
      </w:r>
      <w:r w:rsidRPr="00D642C9">
        <w:rPr>
          <w:b/>
          <w:noProof/>
        </w:rPr>
        <w:t>30</w:t>
      </w:r>
      <w:r w:rsidRPr="00D642C9">
        <w:rPr>
          <w:noProof/>
        </w:rPr>
        <w:t>, 3054-3063.</w:t>
      </w:r>
    </w:p>
    <w:p w14:paraId="594FD0AE" w14:textId="77777777" w:rsidR="00D642C9" w:rsidRPr="00D642C9" w:rsidRDefault="00D642C9" w:rsidP="00D642C9">
      <w:pPr>
        <w:pStyle w:val="EndNoteBibliography"/>
        <w:spacing w:after="0"/>
        <w:ind w:left="720" w:hanging="720"/>
        <w:rPr>
          <w:noProof/>
        </w:rPr>
      </w:pPr>
      <w:r w:rsidRPr="00D642C9">
        <w:rPr>
          <w:noProof/>
        </w:rPr>
        <w:t>13.</w:t>
      </w:r>
      <w:r w:rsidRPr="00D642C9">
        <w:rPr>
          <w:noProof/>
        </w:rPr>
        <w:tab/>
        <w:t xml:space="preserve">M. L. Ziegler, K. Weidenhammer, H. Zeiner, P. S. Skell and W. A. Herrmann, </w:t>
      </w:r>
      <w:r w:rsidRPr="00D642C9">
        <w:rPr>
          <w:i/>
          <w:noProof/>
        </w:rPr>
        <w:t>Angew. Chem. Int. Ed.</w:t>
      </w:r>
      <w:r w:rsidRPr="00D642C9">
        <w:rPr>
          <w:noProof/>
        </w:rPr>
        <w:t xml:space="preserve">, 1976, </w:t>
      </w:r>
      <w:r w:rsidRPr="00D642C9">
        <w:rPr>
          <w:b/>
          <w:noProof/>
        </w:rPr>
        <w:t>15</w:t>
      </w:r>
      <w:r w:rsidRPr="00D642C9">
        <w:rPr>
          <w:noProof/>
        </w:rPr>
        <w:t>, 695-696.</w:t>
      </w:r>
    </w:p>
    <w:p w14:paraId="4775333D" w14:textId="77777777" w:rsidR="00D642C9" w:rsidRPr="00D642C9" w:rsidRDefault="00D642C9" w:rsidP="00D642C9">
      <w:pPr>
        <w:pStyle w:val="EndNoteBibliography"/>
        <w:spacing w:after="0"/>
        <w:ind w:left="720" w:hanging="720"/>
        <w:rPr>
          <w:noProof/>
        </w:rPr>
      </w:pPr>
      <w:r w:rsidRPr="00D642C9">
        <w:rPr>
          <w:noProof/>
        </w:rPr>
        <w:t>14.</w:t>
      </w:r>
      <w:r w:rsidRPr="00D642C9">
        <w:rPr>
          <w:noProof/>
        </w:rPr>
        <w:tab/>
        <w:t xml:space="preserve">W. A. Chomitz and J. Arnold, </w:t>
      </w:r>
      <w:r w:rsidRPr="00D642C9">
        <w:rPr>
          <w:i/>
          <w:noProof/>
        </w:rPr>
        <w:t>Chem. Commun.</w:t>
      </w:r>
      <w:r w:rsidRPr="00D642C9">
        <w:rPr>
          <w:noProof/>
        </w:rPr>
        <w:t>, 2007, 4797-4799.</w:t>
      </w:r>
    </w:p>
    <w:p w14:paraId="62310AAA" w14:textId="77777777" w:rsidR="00D642C9" w:rsidRPr="00D642C9" w:rsidRDefault="00D642C9" w:rsidP="00D642C9">
      <w:pPr>
        <w:pStyle w:val="EndNoteBibliography"/>
        <w:spacing w:after="0"/>
        <w:ind w:left="720" w:hanging="720"/>
        <w:rPr>
          <w:noProof/>
        </w:rPr>
      </w:pPr>
      <w:r w:rsidRPr="00D642C9">
        <w:rPr>
          <w:noProof/>
        </w:rPr>
        <w:t>15.</w:t>
      </w:r>
      <w:r w:rsidRPr="00D642C9">
        <w:rPr>
          <w:noProof/>
        </w:rPr>
        <w:tab/>
        <w:t xml:space="preserve">Y. Hu, B. Zhou and C. Wang, </w:t>
      </w:r>
      <w:r w:rsidRPr="00D642C9">
        <w:rPr>
          <w:i/>
          <w:noProof/>
        </w:rPr>
        <w:t>Acc. Chem. Res.</w:t>
      </w:r>
      <w:r w:rsidRPr="00D642C9">
        <w:rPr>
          <w:noProof/>
        </w:rPr>
        <w:t xml:space="preserve">, 2018, </w:t>
      </w:r>
      <w:r w:rsidRPr="00D642C9">
        <w:rPr>
          <w:b/>
          <w:noProof/>
        </w:rPr>
        <w:t>51</w:t>
      </w:r>
      <w:r w:rsidRPr="00D642C9">
        <w:rPr>
          <w:noProof/>
        </w:rPr>
        <w:t>, 816-827.</w:t>
      </w:r>
    </w:p>
    <w:p w14:paraId="12447792" w14:textId="77777777" w:rsidR="00D642C9" w:rsidRPr="00D642C9" w:rsidRDefault="00D642C9" w:rsidP="00D642C9">
      <w:pPr>
        <w:pStyle w:val="EndNoteBibliography"/>
        <w:spacing w:after="0"/>
        <w:ind w:left="720" w:hanging="720"/>
        <w:rPr>
          <w:noProof/>
        </w:rPr>
      </w:pPr>
      <w:r w:rsidRPr="00D642C9">
        <w:rPr>
          <w:noProof/>
        </w:rPr>
        <w:t>16.</w:t>
      </w:r>
      <w:r w:rsidRPr="00D642C9">
        <w:rPr>
          <w:noProof/>
        </w:rPr>
        <w:tab/>
        <w:t xml:space="preserve">L. A. Hammarback, I. P. Clark, I. V. Sazanovich, M. Towrie, A. Robinson, F. Clarke, S. Meyer, I. J. S. Fairlamb and J. M. Lynam, </w:t>
      </w:r>
      <w:r w:rsidRPr="00D642C9">
        <w:rPr>
          <w:i/>
          <w:noProof/>
        </w:rPr>
        <w:t>Nat. Catal.</w:t>
      </w:r>
      <w:r w:rsidRPr="00D642C9">
        <w:rPr>
          <w:noProof/>
        </w:rPr>
        <w:t xml:space="preserve">, 2018, </w:t>
      </w:r>
      <w:r w:rsidRPr="00D642C9">
        <w:rPr>
          <w:b/>
          <w:noProof/>
        </w:rPr>
        <w:t>1</w:t>
      </w:r>
      <w:r w:rsidRPr="00D642C9">
        <w:rPr>
          <w:noProof/>
        </w:rPr>
        <w:t>, 830-840.</w:t>
      </w:r>
    </w:p>
    <w:p w14:paraId="475B7492" w14:textId="77777777" w:rsidR="00D642C9" w:rsidRPr="00D642C9" w:rsidRDefault="00D642C9" w:rsidP="00D642C9">
      <w:pPr>
        <w:pStyle w:val="EndNoteBibliography"/>
        <w:spacing w:after="0"/>
        <w:ind w:left="720" w:hanging="720"/>
        <w:rPr>
          <w:noProof/>
        </w:rPr>
      </w:pPr>
      <w:r w:rsidRPr="00D642C9">
        <w:rPr>
          <w:noProof/>
        </w:rPr>
        <w:t>17.</w:t>
      </w:r>
      <w:r w:rsidRPr="00D642C9">
        <w:rPr>
          <w:noProof/>
        </w:rPr>
        <w:tab/>
        <w:t xml:space="preserve">L. A. Hammarback, A. Robinson, J. M. Lynam and I. J. S. Fairlamb, </w:t>
      </w:r>
      <w:r w:rsidRPr="00D642C9">
        <w:rPr>
          <w:i/>
          <w:noProof/>
        </w:rPr>
        <w:t>Chem. Commun.</w:t>
      </w:r>
      <w:r w:rsidRPr="00D642C9">
        <w:rPr>
          <w:noProof/>
        </w:rPr>
        <w:t xml:space="preserve">, 2019, </w:t>
      </w:r>
      <w:r w:rsidRPr="00D642C9">
        <w:rPr>
          <w:b/>
          <w:noProof/>
        </w:rPr>
        <w:t>55</w:t>
      </w:r>
      <w:r w:rsidRPr="00D642C9">
        <w:rPr>
          <w:noProof/>
        </w:rPr>
        <w:t>, 3211-3214.</w:t>
      </w:r>
    </w:p>
    <w:p w14:paraId="35E5AEE5" w14:textId="77777777" w:rsidR="00D642C9" w:rsidRPr="00D642C9" w:rsidRDefault="00D642C9" w:rsidP="00D642C9">
      <w:pPr>
        <w:pStyle w:val="EndNoteBibliography"/>
        <w:spacing w:after="0"/>
        <w:ind w:left="720" w:hanging="720"/>
        <w:rPr>
          <w:noProof/>
        </w:rPr>
      </w:pPr>
      <w:r w:rsidRPr="00D642C9">
        <w:rPr>
          <w:noProof/>
        </w:rPr>
        <w:t>18.</w:t>
      </w:r>
      <w:r w:rsidRPr="00D642C9">
        <w:rPr>
          <w:noProof/>
        </w:rPr>
        <w:tab/>
        <w:t xml:space="preserve">L. A. Hammarback, A. Robinson, J. M. Lynam and I. J. S. Fairlamb, </w:t>
      </w:r>
      <w:r w:rsidRPr="00D642C9">
        <w:rPr>
          <w:i/>
          <w:noProof/>
        </w:rPr>
        <w:t>J. Am. Chem. Soc.</w:t>
      </w:r>
      <w:r w:rsidRPr="00D642C9">
        <w:rPr>
          <w:noProof/>
        </w:rPr>
        <w:t xml:space="preserve">, 2019, </w:t>
      </w:r>
      <w:r w:rsidRPr="00D642C9">
        <w:rPr>
          <w:b/>
          <w:noProof/>
        </w:rPr>
        <w:t>141</w:t>
      </w:r>
      <w:r w:rsidRPr="00D642C9">
        <w:rPr>
          <w:noProof/>
        </w:rPr>
        <w:t>, 2316-2328.</w:t>
      </w:r>
    </w:p>
    <w:p w14:paraId="50DD28DD" w14:textId="77777777" w:rsidR="00D642C9" w:rsidRPr="00D642C9" w:rsidRDefault="00D642C9" w:rsidP="00D642C9">
      <w:pPr>
        <w:pStyle w:val="EndNoteBibliography"/>
        <w:spacing w:after="0"/>
        <w:ind w:left="720" w:hanging="720"/>
        <w:rPr>
          <w:noProof/>
        </w:rPr>
      </w:pPr>
      <w:r w:rsidRPr="00D642C9">
        <w:rPr>
          <w:noProof/>
        </w:rPr>
        <w:t>19.</w:t>
      </w:r>
      <w:r w:rsidRPr="00D642C9">
        <w:rPr>
          <w:noProof/>
        </w:rPr>
        <w:tab/>
        <w:t xml:space="preserve">N. P. Yahaya, K. M. Appleby, M. Teh, C. Wagner, E. Troschke, J. T. W. Bray, S. B. Duckett, L. A. Hammarback, J. S. Ward, J. Milani, N. E. Pridmore, A. C. Whitwood, J. M. Lynam and I. J. S. Fairlamb, </w:t>
      </w:r>
      <w:r w:rsidRPr="00D642C9">
        <w:rPr>
          <w:i/>
          <w:noProof/>
        </w:rPr>
        <w:t>Angew. Chem. Int. Ed.</w:t>
      </w:r>
      <w:r w:rsidRPr="00D642C9">
        <w:rPr>
          <w:noProof/>
        </w:rPr>
        <w:t xml:space="preserve">, 2016, </w:t>
      </w:r>
      <w:r w:rsidRPr="00D642C9">
        <w:rPr>
          <w:b/>
          <w:noProof/>
        </w:rPr>
        <w:t>55</w:t>
      </w:r>
      <w:r w:rsidRPr="00D642C9">
        <w:rPr>
          <w:noProof/>
        </w:rPr>
        <w:t>, 12455-12459.</w:t>
      </w:r>
    </w:p>
    <w:p w14:paraId="4F97988E" w14:textId="77777777" w:rsidR="00D642C9" w:rsidRPr="00D642C9" w:rsidRDefault="00D642C9" w:rsidP="00D642C9">
      <w:pPr>
        <w:pStyle w:val="EndNoteBibliography"/>
        <w:spacing w:after="0"/>
        <w:ind w:left="720" w:hanging="720"/>
        <w:rPr>
          <w:noProof/>
        </w:rPr>
      </w:pPr>
      <w:r w:rsidRPr="00D642C9">
        <w:rPr>
          <w:noProof/>
        </w:rPr>
        <w:t>20.</w:t>
      </w:r>
      <w:r w:rsidRPr="00D642C9">
        <w:rPr>
          <w:noProof/>
        </w:rPr>
        <w:tab/>
        <w:t xml:space="preserve">W. Liu and L. Ackermann, </w:t>
      </w:r>
      <w:r w:rsidRPr="00D642C9">
        <w:rPr>
          <w:i/>
          <w:noProof/>
        </w:rPr>
        <w:t>ACS Catalysis</w:t>
      </w:r>
      <w:r w:rsidRPr="00D642C9">
        <w:rPr>
          <w:noProof/>
        </w:rPr>
        <w:t xml:space="preserve">, 2016, </w:t>
      </w:r>
      <w:r w:rsidRPr="00D642C9">
        <w:rPr>
          <w:b/>
          <w:noProof/>
        </w:rPr>
        <w:t>6</w:t>
      </w:r>
      <w:r w:rsidRPr="00D642C9">
        <w:rPr>
          <w:noProof/>
        </w:rPr>
        <w:t>, 3743-3752.</w:t>
      </w:r>
    </w:p>
    <w:p w14:paraId="5981F271" w14:textId="77777777" w:rsidR="00D642C9" w:rsidRPr="00D642C9" w:rsidRDefault="00D642C9" w:rsidP="00D642C9">
      <w:pPr>
        <w:pStyle w:val="EndNoteBibliography"/>
        <w:spacing w:after="0"/>
        <w:ind w:left="720" w:hanging="720"/>
        <w:rPr>
          <w:noProof/>
        </w:rPr>
      </w:pPr>
      <w:r w:rsidRPr="00D642C9">
        <w:rPr>
          <w:noProof/>
        </w:rPr>
        <w:t>21.</w:t>
      </w:r>
      <w:r w:rsidRPr="00D642C9">
        <w:rPr>
          <w:noProof/>
        </w:rPr>
        <w:tab/>
        <w:t xml:space="preserve">B. J. Aucott, A.-K. Duhme-Klair, B. E. Moulton, I. P. Clark, I. V. Sazanovich, M. Towrie, L. A. Hammarback, I. J. S. Fairlamb and J. M. Lynam, </w:t>
      </w:r>
      <w:r w:rsidRPr="00D642C9">
        <w:rPr>
          <w:i/>
          <w:noProof/>
        </w:rPr>
        <w:t>Organometallics</w:t>
      </w:r>
      <w:r w:rsidRPr="00D642C9">
        <w:rPr>
          <w:noProof/>
        </w:rPr>
        <w:t xml:space="preserve">, 2019, </w:t>
      </w:r>
      <w:r w:rsidRPr="00D642C9">
        <w:rPr>
          <w:b/>
          <w:noProof/>
        </w:rPr>
        <w:t>38</w:t>
      </w:r>
      <w:r w:rsidRPr="00D642C9">
        <w:rPr>
          <w:noProof/>
        </w:rPr>
        <w:t>, 2391-2401.</w:t>
      </w:r>
    </w:p>
    <w:p w14:paraId="697C1BBA" w14:textId="77777777" w:rsidR="00D642C9" w:rsidRPr="00D642C9" w:rsidRDefault="00D642C9" w:rsidP="00D642C9">
      <w:pPr>
        <w:pStyle w:val="EndNoteBibliography"/>
        <w:spacing w:after="0"/>
        <w:ind w:left="720" w:hanging="720"/>
        <w:rPr>
          <w:noProof/>
        </w:rPr>
      </w:pPr>
      <w:r w:rsidRPr="00D642C9">
        <w:rPr>
          <w:noProof/>
        </w:rPr>
        <w:t>22.</w:t>
      </w:r>
      <w:r w:rsidRPr="00D642C9">
        <w:rPr>
          <w:noProof/>
        </w:rPr>
        <w:tab/>
        <w:t xml:space="preserve">D. C. Grills, K.-W. Huang, J. T. Muckerman and E. Fujita, </w:t>
      </w:r>
      <w:r w:rsidRPr="00D642C9">
        <w:rPr>
          <w:i/>
          <w:noProof/>
        </w:rPr>
        <w:t>Coord. Chem. Rev.</w:t>
      </w:r>
      <w:r w:rsidRPr="00D642C9">
        <w:rPr>
          <w:noProof/>
        </w:rPr>
        <w:t xml:space="preserve">, 2006, </w:t>
      </w:r>
      <w:r w:rsidRPr="00D642C9">
        <w:rPr>
          <w:b/>
          <w:noProof/>
        </w:rPr>
        <w:t>250</w:t>
      </w:r>
      <w:r w:rsidRPr="00D642C9">
        <w:rPr>
          <w:noProof/>
        </w:rPr>
        <w:t>, 1681-1695.</w:t>
      </w:r>
    </w:p>
    <w:p w14:paraId="5ECB7C80" w14:textId="77777777" w:rsidR="00D642C9" w:rsidRPr="00D642C9" w:rsidRDefault="00D642C9" w:rsidP="00D642C9">
      <w:pPr>
        <w:pStyle w:val="EndNoteBibliography"/>
        <w:spacing w:after="0"/>
        <w:ind w:left="720" w:hanging="720"/>
        <w:rPr>
          <w:noProof/>
        </w:rPr>
      </w:pPr>
      <w:r w:rsidRPr="00D642C9">
        <w:rPr>
          <w:noProof/>
        </w:rPr>
        <w:t>23.</w:t>
      </w:r>
      <w:r w:rsidRPr="00D642C9">
        <w:rPr>
          <w:noProof/>
        </w:rPr>
        <w:tab/>
        <w:t xml:space="preserve">S. A. Bartlett, N. A. Besley, A. J. Dent, S. Diaz-Moreno, J. Evans, M. L. Hamilton, M. W. D. Hanson-Heine, R. Horvath, V. Manici, X.-Z. Sun, M. Towrie, L. Wu, X. Zhang and M. W. George, </w:t>
      </w:r>
      <w:r w:rsidRPr="00D642C9">
        <w:rPr>
          <w:i/>
          <w:noProof/>
        </w:rPr>
        <w:t>J. Am. Chem. Soc.</w:t>
      </w:r>
      <w:r w:rsidRPr="00D642C9">
        <w:rPr>
          <w:noProof/>
        </w:rPr>
        <w:t xml:space="preserve">, 2019, </w:t>
      </w:r>
      <w:r w:rsidRPr="00D642C9">
        <w:rPr>
          <w:b/>
          <w:noProof/>
        </w:rPr>
        <w:t>141</w:t>
      </w:r>
      <w:r w:rsidRPr="00D642C9">
        <w:rPr>
          <w:noProof/>
        </w:rPr>
        <w:t>, 11471-11480.</w:t>
      </w:r>
    </w:p>
    <w:p w14:paraId="67C66B07" w14:textId="77777777" w:rsidR="00D642C9" w:rsidRPr="00D642C9" w:rsidRDefault="00D642C9" w:rsidP="00D642C9">
      <w:pPr>
        <w:pStyle w:val="EndNoteBibliography"/>
        <w:spacing w:after="0"/>
        <w:ind w:left="720" w:hanging="720"/>
        <w:rPr>
          <w:noProof/>
        </w:rPr>
      </w:pPr>
      <w:r w:rsidRPr="00D642C9">
        <w:rPr>
          <w:noProof/>
        </w:rPr>
        <w:t>24.</w:t>
      </w:r>
      <w:r w:rsidRPr="00D642C9">
        <w:rPr>
          <w:noProof/>
        </w:rPr>
        <w:tab/>
        <w:t xml:space="preserve">X. Wu, Z. Liu, T. S. Murphey, X. Z. Sun, M. W. D. Hanson-Heine, M. Towrie, J. N. Harvey and M. W. George, </w:t>
      </w:r>
      <w:r w:rsidRPr="00D642C9">
        <w:rPr>
          <w:i/>
          <w:noProof/>
        </w:rPr>
        <w:t>Faraday Discuss.</w:t>
      </w:r>
      <w:r w:rsidRPr="00D642C9">
        <w:rPr>
          <w:noProof/>
        </w:rPr>
        <w:t>, 2019.</w:t>
      </w:r>
    </w:p>
    <w:p w14:paraId="767BCBCC" w14:textId="77777777" w:rsidR="00D642C9" w:rsidRPr="00D642C9" w:rsidRDefault="00D642C9" w:rsidP="00D642C9">
      <w:pPr>
        <w:pStyle w:val="EndNoteBibliography"/>
        <w:spacing w:after="0"/>
        <w:ind w:left="720" w:hanging="720"/>
        <w:rPr>
          <w:noProof/>
        </w:rPr>
      </w:pPr>
      <w:r w:rsidRPr="00D642C9">
        <w:rPr>
          <w:noProof/>
        </w:rPr>
        <w:t>25.</w:t>
      </w:r>
      <w:r w:rsidRPr="00D642C9">
        <w:rPr>
          <w:noProof/>
        </w:rPr>
        <w:tab/>
        <w:t xml:space="preserve">I. R. Farrell, P. Matousek, M. Towrie, A. W. Parker, D. C. Grills, M. W. George and A. Vlček, </w:t>
      </w:r>
      <w:r w:rsidRPr="00D642C9">
        <w:rPr>
          <w:i/>
          <w:noProof/>
        </w:rPr>
        <w:t>Inorg. Chem.</w:t>
      </w:r>
      <w:r w:rsidRPr="00D642C9">
        <w:rPr>
          <w:noProof/>
        </w:rPr>
        <w:t xml:space="preserve">, 2002, </w:t>
      </w:r>
      <w:r w:rsidRPr="00D642C9">
        <w:rPr>
          <w:b/>
          <w:noProof/>
        </w:rPr>
        <w:t>41</w:t>
      </w:r>
      <w:r w:rsidRPr="00D642C9">
        <w:rPr>
          <w:noProof/>
        </w:rPr>
        <w:t>, 4318-4323.</w:t>
      </w:r>
    </w:p>
    <w:p w14:paraId="50A1F34B" w14:textId="77777777" w:rsidR="00D642C9" w:rsidRPr="00D642C9" w:rsidRDefault="00D642C9" w:rsidP="00D642C9">
      <w:pPr>
        <w:pStyle w:val="EndNoteBibliography"/>
        <w:spacing w:after="0"/>
        <w:ind w:left="720" w:hanging="720"/>
        <w:rPr>
          <w:noProof/>
        </w:rPr>
      </w:pPr>
      <w:r w:rsidRPr="00D642C9">
        <w:rPr>
          <w:noProof/>
        </w:rPr>
        <w:t>26.</w:t>
      </w:r>
      <w:r w:rsidRPr="00D642C9">
        <w:rPr>
          <w:noProof/>
        </w:rPr>
        <w:tab/>
        <w:t xml:space="preserve">B. J. Aucott, J. B. Eastwood, L. Anders Hammarback, I. P. Clark, I. V. Sazanovich, M. Towrie, I. J. S. Fairlamb and J. M. Lynam, </w:t>
      </w:r>
      <w:r w:rsidRPr="00D642C9">
        <w:rPr>
          <w:i/>
          <w:noProof/>
        </w:rPr>
        <w:t>Dalton Trans.</w:t>
      </w:r>
      <w:r w:rsidRPr="00D642C9">
        <w:rPr>
          <w:noProof/>
        </w:rPr>
        <w:t xml:space="preserve">, 2019, </w:t>
      </w:r>
      <w:r w:rsidRPr="00D642C9">
        <w:rPr>
          <w:b/>
          <w:noProof/>
        </w:rPr>
        <w:t>48</w:t>
      </w:r>
      <w:r w:rsidRPr="00D642C9">
        <w:rPr>
          <w:noProof/>
        </w:rPr>
        <w:t>, 16426-16436.</w:t>
      </w:r>
    </w:p>
    <w:p w14:paraId="33543BB4" w14:textId="77777777" w:rsidR="00D642C9" w:rsidRPr="00D642C9" w:rsidRDefault="00D642C9" w:rsidP="00D642C9">
      <w:pPr>
        <w:pStyle w:val="EndNoteBibliography"/>
        <w:spacing w:after="0"/>
        <w:ind w:left="720" w:hanging="720"/>
        <w:rPr>
          <w:noProof/>
        </w:rPr>
      </w:pPr>
      <w:r w:rsidRPr="00D642C9">
        <w:rPr>
          <w:noProof/>
        </w:rPr>
        <w:t>27.</w:t>
      </w:r>
      <w:r w:rsidRPr="00D642C9">
        <w:rPr>
          <w:noProof/>
        </w:rPr>
        <w:tab/>
        <w:t xml:space="preserve">T. P. Dougherty and E. J. Heilweil, </w:t>
      </w:r>
      <w:r w:rsidRPr="00D642C9">
        <w:rPr>
          <w:i/>
          <w:noProof/>
        </w:rPr>
        <w:t>J. Chem. Phys.</w:t>
      </w:r>
      <w:r w:rsidRPr="00D642C9">
        <w:rPr>
          <w:noProof/>
        </w:rPr>
        <w:t xml:space="preserve">, 1994, </w:t>
      </w:r>
      <w:r w:rsidRPr="00D642C9">
        <w:rPr>
          <w:b/>
          <w:noProof/>
        </w:rPr>
        <w:t>100</w:t>
      </w:r>
      <w:r w:rsidRPr="00D642C9">
        <w:rPr>
          <w:noProof/>
        </w:rPr>
        <w:t>, 4006-4009.</w:t>
      </w:r>
    </w:p>
    <w:p w14:paraId="62B90CCE" w14:textId="77777777" w:rsidR="00D642C9" w:rsidRPr="00D642C9" w:rsidRDefault="00D642C9" w:rsidP="00D642C9">
      <w:pPr>
        <w:pStyle w:val="EndNoteBibliography"/>
        <w:spacing w:after="0"/>
        <w:ind w:left="720" w:hanging="720"/>
        <w:rPr>
          <w:noProof/>
        </w:rPr>
      </w:pPr>
      <w:r w:rsidRPr="00D642C9">
        <w:rPr>
          <w:noProof/>
        </w:rPr>
        <w:t>28.</w:t>
      </w:r>
      <w:r w:rsidRPr="00D642C9">
        <w:rPr>
          <w:noProof/>
        </w:rPr>
        <w:tab/>
        <w:t xml:space="preserve">T. Lian, S. E. Bromberg, M. C. Asplund, H. Yang and C. B. Harris, </w:t>
      </w:r>
      <w:r w:rsidRPr="00D642C9">
        <w:rPr>
          <w:i/>
          <w:noProof/>
        </w:rPr>
        <w:t>J. Phys. Chem.</w:t>
      </w:r>
      <w:r w:rsidRPr="00D642C9">
        <w:rPr>
          <w:noProof/>
        </w:rPr>
        <w:t xml:space="preserve">, 1996, </w:t>
      </w:r>
      <w:r w:rsidRPr="00D642C9">
        <w:rPr>
          <w:b/>
          <w:noProof/>
        </w:rPr>
        <w:t>100</w:t>
      </w:r>
      <w:r w:rsidRPr="00D642C9">
        <w:rPr>
          <w:noProof/>
        </w:rPr>
        <w:t>, 11994-12001.</w:t>
      </w:r>
    </w:p>
    <w:p w14:paraId="67E40544" w14:textId="77777777" w:rsidR="00D642C9" w:rsidRPr="00D642C9" w:rsidRDefault="00D642C9" w:rsidP="00D642C9">
      <w:pPr>
        <w:pStyle w:val="EndNoteBibliography"/>
        <w:spacing w:after="0"/>
        <w:ind w:left="720" w:hanging="720"/>
        <w:rPr>
          <w:noProof/>
        </w:rPr>
      </w:pPr>
      <w:r w:rsidRPr="00D642C9">
        <w:rPr>
          <w:noProof/>
        </w:rPr>
        <w:t>29.</w:t>
      </w:r>
      <w:r w:rsidRPr="00D642C9">
        <w:rPr>
          <w:noProof/>
        </w:rPr>
        <w:tab/>
        <w:t xml:space="preserve">J. Bendtsen and F. Rasmussen, </w:t>
      </w:r>
      <w:r w:rsidRPr="00D642C9">
        <w:rPr>
          <w:i/>
          <w:noProof/>
        </w:rPr>
        <w:t>Journal of Raman Spectroscopy</w:t>
      </w:r>
      <w:r w:rsidRPr="00D642C9">
        <w:rPr>
          <w:noProof/>
        </w:rPr>
        <w:t xml:space="preserve">, 2000, </w:t>
      </w:r>
      <w:r w:rsidRPr="00D642C9">
        <w:rPr>
          <w:b/>
          <w:noProof/>
        </w:rPr>
        <w:t>31</w:t>
      </w:r>
      <w:r w:rsidRPr="00D642C9">
        <w:rPr>
          <w:noProof/>
        </w:rPr>
        <w:t>, 433-438.</w:t>
      </w:r>
    </w:p>
    <w:p w14:paraId="034D8E51" w14:textId="77777777" w:rsidR="00D642C9" w:rsidRPr="00D642C9" w:rsidRDefault="00D642C9" w:rsidP="00D642C9">
      <w:pPr>
        <w:pStyle w:val="EndNoteBibliography"/>
        <w:spacing w:after="0"/>
        <w:ind w:left="720" w:hanging="720"/>
        <w:rPr>
          <w:noProof/>
        </w:rPr>
      </w:pPr>
      <w:r w:rsidRPr="00D642C9">
        <w:rPr>
          <w:noProof/>
        </w:rPr>
        <w:t>30.</w:t>
      </w:r>
      <w:r w:rsidRPr="00D642C9">
        <w:rPr>
          <w:noProof/>
        </w:rPr>
        <w:tab/>
        <w:t xml:space="preserve">G. M. Greetham, D. Sole, I. P. Clark, A. W. Parker, M. R. Pollard and M. Towrie, </w:t>
      </w:r>
      <w:r w:rsidRPr="00D642C9">
        <w:rPr>
          <w:i/>
          <w:noProof/>
        </w:rPr>
        <w:t>Rev. Sci. Instrum.</w:t>
      </w:r>
      <w:r w:rsidRPr="00D642C9">
        <w:rPr>
          <w:noProof/>
        </w:rPr>
        <w:t xml:space="preserve">, 2012, </w:t>
      </w:r>
      <w:r w:rsidRPr="00D642C9">
        <w:rPr>
          <w:b/>
          <w:noProof/>
        </w:rPr>
        <w:t>83</w:t>
      </w:r>
      <w:r w:rsidRPr="00D642C9">
        <w:rPr>
          <w:noProof/>
        </w:rPr>
        <w:t>, 103107.</w:t>
      </w:r>
    </w:p>
    <w:p w14:paraId="7065B810" w14:textId="77777777" w:rsidR="00D642C9" w:rsidRPr="00D642C9" w:rsidRDefault="00D642C9" w:rsidP="00D642C9">
      <w:pPr>
        <w:pStyle w:val="EndNoteBibliography"/>
        <w:spacing w:after="0"/>
        <w:ind w:left="720" w:hanging="720"/>
        <w:rPr>
          <w:noProof/>
        </w:rPr>
      </w:pPr>
      <w:r w:rsidRPr="00D642C9">
        <w:rPr>
          <w:noProof/>
        </w:rPr>
        <w:t>31.</w:t>
      </w:r>
      <w:r w:rsidRPr="00D642C9">
        <w:rPr>
          <w:noProof/>
        </w:rPr>
        <w:tab/>
        <w:t xml:space="preserve">R. J. L. Roy, Y. Huang and C. Jary, </w:t>
      </w:r>
      <w:r w:rsidRPr="00D642C9">
        <w:rPr>
          <w:i/>
          <w:noProof/>
        </w:rPr>
        <w:t>J. Chem. Phys.</w:t>
      </w:r>
      <w:r w:rsidRPr="00D642C9">
        <w:rPr>
          <w:noProof/>
        </w:rPr>
        <w:t xml:space="preserve">, 2006, </w:t>
      </w:r>
      <w:r w:rsidRPr="00D642C9">
        <w:rPr>
          <w:b/>
          <w:noProof/>
        </w:rPr>
        <w:t>125</w:t>
      </w:r>
      <w:r w:rsidRPr="00D642C9">
        <w:rPr>
          <w:noProof/>
        </w:rPr>
        <w:t>, 164310.</w:t>
      </w:r>
    </w:p>
    <w:p w14:paraId="64DA0D4F" w14:textId="77777777" w:rsidR="00D642C9" w:rsidRPr="00D642C9" w:rsidRDefault="00D642C9" w:rsidP="00D642C9">
      <w:pPr>
        <w:pStyle w:val="EndNoteBibliography"/>
        <w:spacing w:after="0"/>
        <w:ind w:left="720" w:hanging="720"/>
        <w:rPr>
          <w:noProof/>
        </w:rPr>
      </w:pPr>
      <w:r w:rsidRPr="00D642C9">
        <w:rPr>
          <w:noProof/>
        </w:rPr>
        <w:t>32.</w:t>
      </w:r>
      <w:r w:rsidRPr="00D642C9">
        <w:rPr>
          <w:noProof/>
        </w:rPr>
        <w:tab/>
        <w:t xml:space="preserve">A. J. Martínez-Martínez, B. E. Tegner, A. I. McKay, A. J. Bukvic, N. H. Rees, G. J. Tizzard, S. J. Coles, M. R. Warren, S. A. Macgregor and A. S. Weller, </w:t>
      </w:r>
      <w:r w:rsidRPr="00D642C9">
        <w:rPr>
          <w:i/>
          <w:noProof/>
        </w:rPr>
        <w:t>J. Am. Chem. Soc.</w:t>
      </w:r>
      <w:r w:rsidRPr="00D642C9">
        <w:rPr>
          <w:noProof/>
        </w:rPr>
        <w:t xml:space="preserve">, 2018, </w:t>
      </w:r>
      <w:r w:rsidRPr="00D642C9">
        <w:rPr>
          <w:b/>
          <w:noProof/>
        </w:rPr>
        <w:t>140</w:t>
      </w:r>
      <w:r w:rsidRPr="00D642C9">
        <w:rPr>
          <w:noProof/>
        </w:rPr>
        <w:t>, 14958-14970.</w:t>
      </w:r>
    </w:p>
    <w:p w14:paraId="30E37864" w14:textId="77777777" w:rsidR="00D642C9" w:rsidRPr="00D642C9" w:rsidRDefault="00D642C9" w:rsidP="00D642C9">
      <w:pPr>
        <w:pStyle w:val="EndNoteBibliography"/>
        <w:spacing w:after="0"/>
        <w:ind w:left="720" w:hanging="720"/>
        <w:rPr>
          <w:noProof/>
        </w:rPr>
      </w:pPr>
      <w:r w:rsidRPr="00D642C9">
        <w:rPr>
          <w:noProof/>
        </w:rPr>
        <w:t>33.</w:t>
      </w:r>
      <w:r w:rsidRPr="00D642C9">
        <w:rPr>
          <w:noProof/>
        </w:rPr>
        <w:tab/>
        <w:t xml:space="preserve">S. Hoops, S. Sahle, R. Gauges, C. Lee, J. Pahle, N. Simus, M. Singhal, L. Xu, P. Mendes and U. Kummer, </w:t>
      </w:r>
      <w:r w:rsidRPr="00D642C9">
        <w:rPr>
          <w:i/>
          <w:noProof/>
        </w:rPr>
        <w:t>Bioinformatics</w:t>
      </w:r>
      <w:r w:rsidRPr="00D642C9">
        <w:rPr>
          <w:noProof/>
        </w:rPr>
        <w:t xml:space="preserve">, 2006, </w:t>
      </w:r>
      <w:r w:rsidRPr="00D642C9">
        <w:rPr>
          <w:b/>
          <w:noProof/>
        </w:rPr>
        <w:t>22</w:t>
      </w:r>
      <w:r w:rsidRPr="00D642C9">
        <w:rPr>
          <w:noProof/>
        </w:rPr>
        <w:t>, 3067-3074.</w:t>
      </w:r>
    </w:p>
    <w:p w14:paraId="6F2844AC" w14:textId="77777777" w:rsidR="00D642C9" w:rsidRPr="00D642C9" w:rsidRDefault="00D642C9" w:rsidP="00D642C9">
      <w:pPr>
        <w:pStyle w:val="EndNoteBibliography"/>
        <w:spacing w:after="0"/>
        <w:ind w:left="720" w:hanging="720"/>
        <w:rPr>
          <w:noProof/>
        </w:rPr>
      </w:pPr>
      <w:r w:rsidRPr="00D642C9">
        <w:rPr>
          <w:noProof/>
        </w:rPr>
        <w:t>34.</w:t>
      </w:r>
      <w:r w:rsidRPr="00D642C9">
        <w:rPr>
          <w:noProof/>
        </w:rPr>
        <w:tab/>
        <w:t xml:space="preserve">F. P. A. Johnson, M. W. George, V. N. Bagratashvili, L. N. Vereshchagina and M. Poliakoff, </w:t>
      </w:r>
      <w:r w:rsidRPr="00D642C9">
        <w:rPr>
          <w:i/>
          <w:noProof/>
        </w:rPr>
        <w:t>Mendeleev Commun.</w:t>
      </w:r>
      <w:r w:rsidRPr="00D642C9">
        <w:rPr>
          <w:noProof/>
        </w:rPr>
        <w:t xml:space="preserve">, 1991, </w:t>
      </w:r>
      <w:r w:rsidRPr="00D642C9">
        <w:rPr>
          <w:b/>
          <w:noProof/>
        </w:rPr>
        <w:t>1</w:t>
      </w:r>
      <w:r w:rsidRPr="00D642C9">
        <w:rPr>
          <w:noProof/>
        </w:rPr>
        <w:t>, 26-28.</w:t>
      </w:r>
    </w:p>
    <w:p w14:paraId="6F886446" w14:textId="77777777" w:rsidR="00D642C9" w:rsidRPr="00D642C9" w:rsidRDefault="00D642C9" w:rsidP="00D642C9">
      <w:pPr>
        <w:pStyle w:val="EndNoteBibliography"/>
        <w:spacing w:after="0"/>
        <w:ind w:left="720" w:hanging="720"/>
        <w:rPr>
          <w:noProof/>
        </w:rPr>
      </w:pPr>
      <w:r w:rsidRPr="00D642C9">
        <w:rPr>
          <w:noProof/>
        </w:rPr>
        <w:t>35.</w:t>
      </w:r>
      <w:r w:rsidRPr="00D642C9">
        <w:rPr>
          <w:noProof/>
        </w:rPr>
        <w:tab/>
        <w:t>Calculated with a value for the diffusion constant, D</w:t>
      </w:r>
      <w:r w:rsidRPr="00D642C9">
        <w:rPr>
          <w:noProof/>
          <w:vertAlign w:val="subscript"/>
        </w:rPr>
        <w:t>0</w:t>
      </w:r>
      <w:r w:rsidRPr="00D642C9">
        <w:rPr>
          <w:noProof/>
        </w:rPr>
        <w:t>, of 3.10 × 10</w:t>
      </w:r>
      <w:r w:rsidRPr="00D642C9">
        <w:rPr>
          <w:noProof/>
          <w:vertAlign w:val="superscript"/>
        </w:rPr>
        <w:t>-5</w:t>
      </w:r>
      <w:r w:rsidRPr="00D642C9">
        <w:rPr>
          <w:noProof/>
        </w:rPr>
        <w:t xml:space="preserve"> cm</w:t>
      </w:r>
      <w:r w:rsidRPr="00D642C9">
        <w:rPr>
          <w:noProof/>
          <w:vertAlign w:val="superscript"/>
        </w:rPr>
        <w:t>2</w:t>
      </w:r>
      <w:r w:rsidRPr="00D642C9">
        <w:rPr>
          <w:noProof/>
        </w:rPr>
        <w:t xml:space="preserve"> s</w:t>
      </w:r>
      <w:r w:rsidRPr="00D642C9">
        <w:rPr>
          <w:noProof/>
          <w:vertAlign w:val="superscript"/>
        </w:rPr>
        <w:t>-1</w:t>
      </w:r>
      <w:r w:rsidRPr="00D642C9">
        <w:rPr>
          <w:noProof/>
        </w:rPr>
        <w:t xml:space="preserve">. See J. W. Moore and R. M. Wellek, J. Chem. Eng. Data. 1974, </w:t>
      </w:r>
      <w:r w:rsidRPr="00D642C9">
        <w:rPr>
          <w:b/>
          <w:bCs/>
          <w:noProof/>
        </w:rPr>
        <w:t>19</w:t>
      </w:r>
      <w:r w:rsidRPr="00D642C9">
        <w:rPr>
          <w:noProof/>
        </w:rPr>
        <w:t>, 136.</w:t>
      </w:r>
    </w:p>
    <w:p w14:paraId="4F0946E4" w14:textId="77777777" w:rsidR="00D642C9" w:rsidRPr="00D642C9" w:rsidRDefault="00D642C9" w:rsidP="00D642C9">
      <w:pPr>
        <w:pStyle w:val="EndNoteBibliography"/>
        <w:spacing w:after="0"/>
        <w:ind w:left="720" w:hanging="720"/>
        <w:rPr>
          <w:noProof/>
        </w:rPr>
      </w:pPr>
      <w:r w:rsidRPr="00D642C9">
        <w:rPr>
          <w:noProof/>
        </w:rPr>
        <w:t>36.</w:t>
      </w:r>
      <w:r w:rsidRPr="00D642C9">
        <w:rPr>
          <w:noProof/>
        </w:rPr>
        <w:tab/>
        <w:t>The heptane used was anhydrous grade with ≤ 0.001 % water</w:t>
      </w:r>
    </w:p>
    <w:p w14:paraId="18302BA1" w14:textId="77777777" w:rsidR="00D642C9" w:rsidRPr="00D642C9" w:rsidRDefault="00D642C9" w:rsidP="00D642C9">
      <w:pPr>
        <w:pStyle w:val="EndNoteBibliography"/>
        <w:spacing w:after="0"/>
        <w:ind w:left="720" w:hanging="720"/>
        <w:rPr>
          <w:noProof/>
        </w:rPr>
      </w:pPr>
      <w:r w:rsidRPr="00D642C9">
        <w:rPr>
          <w:noProof/>
        </w:rPr>
        <w:t>37.</w:t>
      </w:r>
      <w:r w:rsidRPr="00D642C9">
        <w:rPr>
          <w:noProof/>
        </w:rPr>
        <w:tab/>
        <w:t xml:space="preserve">R. He, Z.-T. Huang, Q.-Y. Zheng and C. Wang, </w:t>
      </w:r>
      <w:r w:rsidRPr="00D642C9">
        <w:rPr>
          <w:i/>
          <w:noProof/>
        </w:rPr>
        <w:t>Angew. Chem. Int. Ed.</w:t>
      </w:r>
      <w:r w:rsidRPr="00D642C9">
        <w:rPr>
          <w:noProof/>
        </w:rPr>
        <w:t xml:space="preserve">, 2014, </w:t>
      </w:r>
      <w:r w:rsidRPr="00D642C9">
        <w:rPr>
          <w:b/>
          <w:noProof/>
        </w:rPr>
        <w:t>53</w:t>
      </w:r>
      <w:r w:rsidRPr="00D642C9">
        <w:rPr>
          <w:noProof/>
        </w:rPr>
        <w:t>, 4950-4953.</w:t>
      </w:r>
    </w:p>
    <w:p w14:paraId="7AFEE26D" w14:textId="77777777" w:rsidR="00D642C9" w:rsidRPr="00D642C9" w:rsidRDefault="00D642C9" w:rsidP="00D642C9">
      <w:pPr>
        <w:pStyle w:val="EndNoteBibliography"/>
        <w:spacing w:after="0"/>
        <w:ind w:left="720" w:hanging="720"/>
        <w:rPr>
          <w:noProof/>
        </w:rPr>
      </w:pPr>
      <w:r w:rsidRPr="00D642C9">
        <w:rPr>
          <w:noProof/>
        </w:rPr>
        <w:t>38.</w:t>
      </w:r>
      <w:r w:rsidRPr="00D642C9">
        <w:rPr>
          <w:noProof/>
        </w:rPr>
        <w:tab/>
        <w:t xml:space="preserve">G. M. Greetham, P. M. Donaldson, C. Nation, I. V. Sazanovich, I. P. Clark, D. J. Shaw, A. W. Parker and M. Towrie, </w:t>
      </w:r>
      <w:r w:rsidRPr="00D642C9">
        <w:rPr>
          <w:i/>
          <w:noProof/>
        </w:rPr>
        <w:t>Appl. Spectrosc.</w:t>
      </w:r>
      <w:r w:rsidRPr="00D642C9">
        <w:rPr>
          <w:noProof/>
        </w:rPr>
        <w:t xml:space="preserve">, 2016, </w:t>
      </w:r>
      <w:r w:rsidRPr="00D642C9">
        <w:rPr>
          <w:b/>
          <w:noProof/>
        </w:rPr>
        <w:t>70</w:t>
      </w:r>
      <w:r w:rsidRPr="00D642C9">
        <w:rPr>
          <w:noProof/>
        </w:rPr>
        <w:t>, 645-653.</w:t>
      </w:r>
    </w:p>
    <w:p w14:paraId="298AFE54" w14:textId="77777777" w:rsidR="00D642C9" w:rsidRPr="00D642C9" w:rsidRDefault="00D642C9" w:rsidP="00D642C9">
      <w:pPr>
        <w:pStyle w:val="EndNoteBibliography"/>
        <w:spacing w:after="0"/>
        <w:ind w:left="720" w:hanging="720"/>
        <w:rPr>
          <w:noProof/>
        </w:rPr>
      </w:pPr>
      <w:r w:rsidRPr="00D642C9">
        <w:rPr>
          <w:noProof/>
        </w:rPr>
        <w:t>39.</w:t>
      </w:r>
      <w:r w:rsidRPr="00D642C9">
        <w:rPr>
          <w:noProof/>
        </w:rPr>
        <w:tab/>
        <w:t xml:space="preserve">ULTRA View Data Analysis, M. R. Pollard and G. M. Greetham, STFC, </w:t>
      </w:r>
    </w:p>
    <w:p w14:paraId="735101CC" w14:textId="77777777" w:rsidR="00D642C9" w:rsidRPr="00D642C9" w:rsidRDefault="00D642C9" w:rsidP="00D642C9">
      <w:pPr>
        <w:pStyle w:val="EndNoteBibliography"/>
        <w:spacing w:after="0"/>
        <w:ind w:left="720" w:hanging="720"/>
        <w:rPr>
          <w:noProof/>
        </w:rPr>
      </w:pPr>
      <w:r w:rsidRPr="00D642C9">
        <w:rPr>
          <w:noProof/>
        </w:rPr>
        <w:t>40.</w:t>
      </w:r>
      <w:r w:rsidRPr="00D642C9">
        <w:rPr>
          <w:noProof/>
        </w:rPr>
        <w:tab/>
        <w:t>OriginPro, 2019, OriginLab Corporation, Northampton, MA, USA.</w:t>
      </w:r>
    </w:p>
    <w:p w14:paraId="09349EB6" w14:textId="77777777" w:rsidR="00D642C9" w:rsidRPr="00D642C9" w:rsidRDefault="00D642C9" w:rsidP="00D642C9">
      <w:pPr>
        <w:pStyle w:val="EndNoteBibliography"/>
        <w:spacing w:after="0"/>
        <w:ind w:left="720" w:hanging="720"/>
        <w:rPr>
          <w:noProof/>
        </w:rPr>
      </w:pPr>
      <w:r w:rsidRPr="00D642C9">
        <w:rPr>
          <w:noProof/>
        </w:rPr>
        <w:t>41.</w:t>
      </w:r>
      <w:r w:rsidRPr="00D642C9">
        <w:rPr>
          <w:noProof/>
        </w:rPr>
        <w:tab/>
        <w:t xml:space="preserve">R. Ahlrichs, M. Bär, M. Häser, H. Horn and C. Kölmel, </w:t>
      </w:r>
      <w:r w:rsidRPr="00D642C9">
        <w:rPr>
          <w:i/>
          <w:noProof/>
        </w:rPr>
        <w:t>Chem. Phys. Lett.</w:t>
      </w:r>
      <w:r w:rsidRPr="00D642C9">
        <w:rPr>
          <w:noProof/>
        </w:rPr>
        <w:t xml:space="preserve">, 1989, </w:t>
      </w:r>
      <w:r w:rsidRPr="00D642C9">
        <w:rPr>
          <w:b/>
          <w:noProof/>
        </w:rPr>
        <w:t>162</w:t>
      </w:r>
      <w:r w:rsidRPr="00D642C9">
        <w:rPr>
          <w:noProof/>
        </w:rPr>
        <w:t>, 165-169.</w:t>
      </w:r>
    </w:p>
    <w:p w14:paraId="5A3C56EB" w14:textId="77777777" w:rsidR="00D642C9" w:rsidRPr="00D642C9" w:rsidRDefault="00D642C9" w:rsidP="00D642C9">
      <w:pPr>
        <w:pStyle w:val="EndNoteBibliography"/>
        <w:spacing w:after="0"/>
        <w:ind w:left="720" w:hanging="720"/>
        <w:rPr>
          <w:noProof/>
        </w:rPr>
      </w:pPr>
      <w:r w:rsidRPr="00D642C9">
        <w:rPr>
          <w:noProof/>
        </w:rPr>
        <w:t>42.</w:t>
      </w:r>
      <w:r w:rsidRPr="00D642C9">
        <w:rPr>
          <w:noProof/>
        </w:rPr>
        <w:tab/>
        <w:t xml:space="preserve">K. Eichkorn, O. Treutler, H. Öhm, M. Häser and R. Ahlrichs, </w:t>
      </w:r>
      <w:r w:rsidRPr="00D642C9">
        <w:rPr>
          <w:i/>
          <w:noProof/>
        </w:rPr>
        <w:t>Chem. Phys. Lett.</w:t>
      </w:r>
      <w:r w:rsidRPr="00D642C9">
        <w:rPr>
          <w:noProof/>
        </w:rPr>
        <w:t xml:space="preserve">, 1995, </w:t>
      </w:r>
      <w:r w:rsidRPr="00D642C9">
        <w:rPr>
          <w:b/>
          <w:noProof/>
        </w:rPr>
        <w:t>240</w:t>
      </w:r>
      <w:r w:rsidRPr="00D642C9">
        <w:rPr>
          <w:noProof/>
        </w:rPr>
        <w:t>, 283-290.</w:t>
      </w:r>
    </w:p>
    <w:p w14:paraId="44D1ADAC" w14:textId="77777777" w:rsidR="00D642C9" w:rsidRPr="00D642C9" w:rsidRDefault="00D642C9" w:rsidP="00D642C9">
      <w:pPr>
        <w:pStyle w:val="EndNoteBibliography"/>
        <w:spacing w:after="0"/>
        <w:ind w:left="720" w:hanging="720"/>
        <w:rPr>
          <w:noProof/>
        </w:rPr>
      </w:pPr>
      <w:r w:rsidRPr="00D642C9">
        <w:rPr>
          <w:noProof/>
        </w:rPr>
        <w:t>43.</w:t>
      </w:r>
      <w:r w:rsidRPr="00D642C9">
        <w:rPr>
          <w:noProof/>
        </w:rPr>
        <w:tab/>
        <w:t xml:space="preserve">O. Treutler and R. Ahlrichs, </w:t>
      </w:r>
      <w:r w:rsidRPr="00D642C9">
        <w:rPr>
          <w:i/>
          <w:noProof/>
        </w:rPr>
        <w:t>J. Chem. Phys.</w:t>
      </w:r>
      <w:r w:rsidRPr="00D642C9">
        <w:rPr>
          <w:noProof/>
        </w:rPr>
        <w:t xml:space="preserve">, 1995, </w:t>
      </w:r>
      <w:r w:rsidRPr="00D642C9">
        <w:rPr>
          <w:b/>
          <w:noProof/>
        </w:rPr>
        <w:t>102</w:t>
      </w:r>
      <w:r w:rsidRPr="00D642C9">
        <w:rPr>
          <w:noProof/>
        </w:rPr>
        <w:t>, 346-354.</w:t>
      </w:r>
    </w:p>
    <w:p w14:paraId="1B9FFDCF" w14:textId="77777777" w:rsidR="00D642C9" w:rsidRPr="00D642C9" w:rsidRDefault="00D642C9" w:rsidP="00D642C9">
      <w:pPr>
        <w:pStyle w:val="EndNoteBibliography"/>
        <w:spacing w:after="0"/>
        <w:ind w:left="720" w:hanging="720"/>
        <w:rPr>
          <w:noProof/>
        </w:rPr>
      </w:pPr>
      <w:r w:rsidRPr="00D642C9">
        <w:rPr>
          <w:noProof/>
        </w:rPr>
        <w:t>44.</w:t>
      </w:r>
      <w:r w:rsidRPr="00D642C9">
        <w:rPr>
          <w:noProof/>
        </w:rPr>
        <w:tab/>
        <w:t xml:space="preserve">K. Eichkorn, F. Weigend, O. Treutler and R. Ahlrichs, </w:t>
      </w:r>
      <w:r w:rsidRPr="00D642C9">
        <w:rPr>
          <w:i/>
          <w:noProof/>
        </w:rPr>
        <w:t>Theor. Chem. Acc.</w:t>
      </w:r>
      <w:r w:rsidRPr="00D642C9">
        <w:rPr>
          <w:noProof/>
        </w:rPr>
        <w:t xml:space="preserve">, 1997, </w:t>
      </w:r>
      <w:r w:rsidRPr="00D642C9">
        <w:rPr>
          <w:b/>
          <w:noProof/>
        </w:rPr>
        <w:t>97</w:t>
      </w:r>
      <w:r w:rsidRPr="00D642C9">
        <w:rPr>
          <w:noProof/>
        </w:rPr>
        <w:t>, 119-124.</w:t>
      </w:r>
    </w:p>
    <w:p w14:paraId="0D488746" w14:textId="77777777" w:rsidR="00D642C9" w:rsidRPr="00D642C9" w:rsidRDefault="00D642C9" w:rsidP="00D642C9">
      <w:pPr>
        <w:pStyle w:val="EndNoteBibliography"/>
        <w:spacing w:after="0"/>
        <w:ind w:left="720" w:hanging="720"/>
        <w:rPr>
          <w:noProof/>
        </w:rPr>
      </w:pPr>
      <w:r w:rsidRPr="00D642C9">
        <w:rPr>
          <w:noProof/>
        </w:rPr>
        <w:t>45.</w:t>
      </w:r>
      <w:r w:rsidRPr="00D642C9">
        <w:rPr>
          <w:noProof/>
        </w:rPr>
        <w:tab/>
        <w:t xml:space="preserve">M. von Arnim and R. Ahlrichs, </w:t>
      </w:r>
      <w:r w:rsidRPr="00D642C9">
        <w:rPr>
          <w:i/>
          <w:noProof/>
        </w:rPr>
        <w:t>J. Chem. Phys.</w:t>
      </w:r>
      <w:r w:rsidRPr="00D642C9">
        <w:rPr>
          <w:noProof/>
        </w:rPr>
        <w:t xml:space="preserve">, 1999, </w:t>
      </w:r>
      <w:r w:rsidRPr="00D642C9">
        <w:rPr>
          <w:b/>
          <w:noProof/>
        </w:rPr>
        <w:t>111</w:t>
      </w:r>
      <w:r w:rsidRPr="00D642C9">
        <w:rPr>
          <w:noProof/>
        </w:rPr>
        <w:t>, 9183-9190.</w:t>
      </w:r>
    </w:p>
    <w:p w14:paraId="0730C904" w14:textId="77777777" w:rsidR="00D642C9" w:rsidRPr="00D642C9" w:rsidRDefault="00D642C9" w:rsidP="00D642C9">
      <w:pPr>
        <w:pStyle w:val="EndNoteBibliography"/>
        <w:spacing w:after="0"/>
        <w:ind w:left="720" w:hanging="720"/>
        <w:rPr>
          <w:noProof/>
        </w:rPr>
      </w:pPr>
      <w:r w:rsidRPr="00D642C9">
        <w:rPr>
          <w:noProof/>
        </w:rPr>
        <w:t>46.</w:t>
      </w:r>
      <w:r w:rsidRPr="00D642C9">
        <w:rPr>
          <w:noProof/>
        </w:rPr>
        <w:tab/>
        <w:t xml:space="preserve">P. Deglmann, F. Furche and R. Ahlrichs, </w:t>
      </w:r>
      <w:r w:rsidRPr="00D642C9">
        <w:rPr>
          <w:i/>
          <w:noProof/>
        </w:rPr>
        <w:t>Chem. Phys. Lett.</w:t>
      </w:r>
      <w:r w:rsidRPr="00D642C9">
        <w:rPr>
          <w:noProof/>
        </w:rPr>
        <w:t xml:space="preserve">, 2002, </w:t>
      </w:r>
      <w:r w:rsidRPr="00D642C9">
        <w:rPr>
          <w:b/>
          <w:noProof/>
        </w:rPr>
        <w:t>362</w:t>
      </w:r>
      <w:r w:rsidRPr="00D642C9">
        <w:rPr>
          <w:noProof/>
        </w:rPr>
        <w:t>, 511-518.</w:t>
      </w:r>
    </w:p>
    <w:p w14:paraId="06F7A08B" w14:textId="77777777" w:rsidR="00D642C9" w:rsidRPr="00D642C9" w:rsidRDefault="00D642C9" w:rsidP="00D642C9">
      <w:pPr>
        <w:pStyle w:val="EndNoteBibliography"/>
        <w:spacing w:after="0"/>
        <w:ind w:left="720" w:hanging="720"/>
        <w:rPr>
          <w:noProof/>
        </w:rPr>
      </w:pPr>
      <w:r w:rsidRPr="00D642C9">
        <w:rPr>
          <w:noProof/>
        </w:rPr>
        <w:t>47.</w:t>
      </w:r>
      <w:r w:rsidRPr="00D642C9">
        <w:rPr>
          <w:noProof/>
        </w:rPr>
        <w:tab/>
        <w:t xml:space="preserve">P. Deglmann, K. May, F. Furche and R. Ahlrichs, </w:t>
      </w:r>
      <w:r w:rsidRPr="00D642C9">
        <w:rPr>
          <w:i/>
          <w:noProof/>
        </w:rPr>
        <w:t>Chem. Phys. Lett.</w:t>
      </w:r>
      <w:r w:rsidRPr="00D642C9">
        <w:rPr>
          <w:noProof/>
        </w:rPr>
        <w:t xml:space="preserve">, 2004, </w:t>
      </w:r>
      <w:r w:rsidRPr="00D642C9">
        <w:rPr>
          <w:b/>
          <w:noProof/>
        </w:rPr>
        <w:t>384</w:t>
      </w:r>
      <w:r w:rsidRPr="00D642C9">
        <w:rPr>
          <w:noProof/>
        </w:rPr>
        <w:t>, 103-107.</w:t>
      </w:r>
    </w:p>
    <w:p w14:paraId="1C74F06C" w14:textId="77777777" w:rsidR="00D642C9" w:rsidRPr="00D642C9" w:rsidRDefault="00D642C9" w:rsidP="00D642C9">
      <w:pPr>
        <w:pStyle w:val="EndNoteBibliography"/>
        <w:spacing w:after="0"/>
        <w:ind w:left="720" w:hanging="720"/>
        <w:rPr>
          <w:noProof/>
        </w:rPr>
      </w:pPr>
      <w:r w:rsidRPr="00D642C9">
        <w:rPr>
          <w:noProof/>
        </w:rPr>
        <w:t>48.</w:t>
      </w:r>
      <w:r w:rsidRPr="00D642C9">
        <w:rPr>
          <w:noProof/>
        </w:rPr>
        <w:tab/>
        <w:t xml:space="preserve">A. Klamt and G. Schuurmann, </w:t>
      </w:r>
      <w:r w:rsidRPr="00D642C9">
        <w:rPr>
          <w:i/>
          <w:noProof/>
        </w:rPr>
        <w:t>J. Chem. Soc., Perkin Trans. 2</w:t>
      </w:r>
      <w:r w:rsidRPr="00D642C9">
        <w:rPr>
          <w:noProof/>
        </w:rPr>
        <w:t>, 1993, 799-805.</w:t>
      </w:r>
    </w:p>
    <w:p w14:paraId="644363E6" w14:textId="77777777" w:rsidR="00D642C9" w:rsidRPr="00D642C9" w:rsidRDefault="00D642C9" w:rsidP="00D642C9">
      <w:pPr>
        <w:pStyle w:val="EndNoteBibliography"/>
        <w:spacing w:after="0"/>
        <w:ind w:left="720" w:hanging="720"/>
        <w:rPr>
          <w:noProof/>
        </w:rPr>
      </w:pPr>
      <w:r w:rsidRPr="00D642C9">
        <w:rPr>
          <w:noProof/>
        </w:rPr>
        <w:t>49.</w:t>
      </w:r>
      <w:r w:rsidRPr="00D642C9">
        <w:rPr>
          <w:noProof/>
        </w:rPr>
        <w:tab/>
        <w:t xml:space="preserve">S. Grimme, J. Antony, S. Ehrlich and H. Krieg, </w:t>
      </w:r>
      <w:r w:rsidRPr="00D642C9">
        <w:rPr>
          <w:i/>
          <w:noProof/>
        </w:rPr>
        <w:t>J. Chem. Phys.</w:t>
      </w:r>
      <w:r w:rsidRPr="00D642C9">
        <w:rPr>
          <w:noProof/>
        </w:rPr>
        <w:t xml:space="preserve">, 2010, </w:t>
      </w:r>
      <w:r w:rsidRPr="00D642C9">
        <w:rPr>
          <w:b/>
          <w:noProof/>
        </w:rPr>
        <w:t>132</w:t>
      </w:r>
      <w:r w:rsidRPr="00D642C9">
        <w:rPr>
          <w:noProof/>
        </w:rPr>
        <w:t>, 154104.</w:t>
      </w:r>
    </w:p>
    <w:p w14:paraId="59A241B9" w14:textId="77777777" w:rsidR="00D642C9" w:rsidRPr="00D642C9" w:rsidRDefault="00D642C9" w:rsidP="00D642C9">
      <w:pPr>
        <w:pStyle w:val="EndNoteBibliography"/>
        <w:ind w:left="720" w:hanging="720"/>
        <w:rPr>
          <w:noProof/>
        </w:rPr>
      </w:pPr>
      <w:r w:rsidRPr="00D642C9">
        <w:rPr>
          <w:noProof/>
        </w:rPr>
        <w:t>50.</w:t>
      </w:r>
      <w:r w:rsidRPr="00D642C9">
        <w:rPr>
          <w:noProof/>
        </w:rPr>
        <w:tab/>
        <w:t xml:space="preserve">S. Grimme, S. Ehrlich and L. Goerigk, </w:t>
      </w:r>
      <w:r w:rsidRPr="00D642C9">
        <w:rPr>
          <w:i/>
          <w:noProof/>
        </w:rPr>
        <w:t>J. Comput. Chem.</w:t>
      </w:r>
      <w:r w:rsidRPr="00D642C9">
        <w:rPr>
          <w:noProof/>
        </w:rPr>
        <w:t xml:space="preserve">, 2011, </w:t>
      </w:r>
      <w:r w:rsidRPr="00D642C9">
        <w:rPr>
          <w:b/>
          <w:noProof/>
        </w:rPr>
        <w:t>32</w:t>
      </w:r>
      <w:r w:rsidRPr="00D642C9">
        <w:rPr>
          <w:noProof/>
        </w:rPr>
        <w:t>, 1456-1465.</w:t>
      </w:r>
    </w:p>
    <w:p w14:paraId="7F39CAE9" w14:textId="085C57D5" w:rsidR="00F157DD" w:rsidRPr="00241ACD" w:rsidRDefault="00F52E9E" w:rsidP="00F52E9E">
      <w:pPr>
        <w:pStyle w:val="RSCR02References"/>
        <w:numPr>
          <w:ilvl w:val="0"/>
          <w:numId w:val="0"/>
        </w:numPr>
        <w:ind w:left="284" w:hanging="284"/>
      </w:pPr>
      <w:r>
        <w:fldChar w:fldCharType="end"/>
      </w:r>
    </w:p>
    <w:sectPr w:rsidR="00F157DD" w:rsidRPr="00241ACD" w:rsidSect="00DD685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77318" w14:textId="77777777" w:rsidR="00331806" w:rsidRDefault="00331806" w:rsidP="00E547DB">
      <w:pPr>
        <w:spacing w:after="0" w:line="240" w:lineRule="auto"/>
      </w:pPr>
      <w:r>
        <w:separator/>
      </w:r>
    </w:p>
    <w:p w14:paraId="2B6743E6" w14:textId="77777777" w:rsidR="00331806" w:rsidRDefault="00331806"/>
    <w:p w14:paraId="33A4A2DA" w14:textId="77777777" w:rsidR="00331806" w:rsidRDefault="00331806"/>
    <w:p w14:paraId="4E0845EF" w14:textId="77777777" w:rsidR="00331806" w:rsidRDefault="00331806"/>
    <w:p w14:paraId="2E6FB944" w14:textId="77777777" w:rsidR="00331806" w:rsidRDefault="00331806"/>
    <w:p w14:paraId="0F233E92" w14:textId="77777777" w:rsidR="00331806" w:rsidRDefault="00331806"/>
  </w:endnote>
  <w:endnote w:type="continuationSeparator" w:id="0">
    <w:p w14:paraId="448CAF6F" w14:textId="77777777" w:rsidR="00331806" w:rsidRDefault="00331806" w:rsidP="00E547DB">
      <w:pPr>
        <w:spacing w:after="0" w:line="240" w:lineRule="auto"/>
      </w:pPr>
      <w:r>
        <w:continuationSeparator/>
      </w:r>
    </w:p>
    <w:p w14:paraId="6432FEAD" w14:textId="77777777" w:rsidR="00331806" w:rsidRDefault="00331806"/>
    <w:p w14:paraId="13612C62" w14:textId="77777777" w:rsidR="00331806" w:rsidRDefault="00331806"/>
    <w:p w14:paraId="11F076E8" w14:textId="77777777" w:rsidR="00331806" w:rsidRDefault="00331806"/>
    <w:p w14:paraId="510E6AD0" w14:textId="77777777" w:rsidR="00331806" w:rsidRDefault="00331806"/>
    <w:p w14:paraId="312480CF" w14:textId="77777777" w:rsidR="00331806" w:rsidRDefault="00331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80E4215B-1F49-3643-8573-961CD6E30F9E}"/>
    <w:embedBold r:id="rId2" w:fontKey="{F735F445-8787-1240-9A66-DCB03D943FD5}"/>
    <w:embedItalic r:id="rId3" w:fontKey="{346DD9D7-93AE-CD43-8863-511DDE2A7FC3}"/>
    <w:embedBoldItalic r:id="rId4" w:fontKey="{1B536247-7875-7243-A992-E419F4049FE3}"/>
  </w:font>
  <w:font w:name="Symbol">
    <w:panose1 w:val="05050102010706020507"/>
    <w:charset w:val="4D"/>
    <w:family w:val="decorative"/>
    <w:pitch w:val="variable"/>
    <w:sig w:usb0="00000003" w:usb1="00000000" w:usb2="00000000" w:usb3="00000000" w:csb0="80000001" w:csb1="00000000"/>
    <w:embedRegular r:id="rId5" w:fontKey="{23802EF3-C831-F945-88F6-6ADE2D7309EB}"/>
    <w:embedBold r:id="rId6" w:fontKey="{BB620E31-BD2C-DE4E-B429-6F5F68FDDF9E}"/>
  </w:font>
  <w:font w:name="Courier New">
    <w:panose1 w:val="02070309020205020404"/>
    <w:charset w:val="00"/>
    <w:family w:val="modern"/>
    <w:pitch w:val="fixed"/>
    <w:sig w:usb0="E0002EFF" w:usb1="C0007843" w:usb2="00000009" w:usb3="00000000" w:csb0="000001FF" w:csb1="00000000"/>
    <w:embedRegular r:id="rId7" w:fontKey="{7DB6B6B0-C87D-084B-9D15-A57AB3C38F1A}"/>
  </w:font>
  <w:font w:name="Wingdings">
    <w:panose1 w:val="05000000000000000000"/>
    <w:charset w:val="4D"/>
    <w:family w:val="decorative"/>
    <w:pitch w:val="variable"/>
    <w:sig w:usb0="00000003" w:usb1="00000000" w:usb2="00000000" w:usb3="00000000" w:csb0="80000001" w:csb1="00000000"/>
    <w:embedRegular r:id="rId8" w:fontKey="{631D87CF-64D6-B64E-8E68-E308C5C2CC4B}"/>
  </w:font>
  <w:font w:name="Calibri">
    <w:panose1 w:val="020F0502020204030204"/>
    <w:charset w:val="00"/>
    <w:family w:val="swiss"/>
    <w:pitch w:val="variable"/>
    <w:sig w:usb0="E4002EFF" w:usb1="C000247B" w:usb2="00000009" w:usb3="00000000" w:csb0="000001FF" w:csb1="00000000"/>
    <w:embedRegular r:id="rId9" w:fontKey="{6756BF32-B846-6C46-8AE0-84280C6F7C86}"/>
    <w:embedBold r:id="rId10" w:fontKey="{876CEB1B-53E2-E943-A881-B87F9B77CDB2}"/>
    <w:embedItalic r:id="rId11" w:fontKey="{7712F317-8F14-9648-A2BB-15E60F200BAE}"/>
    <w:embedBoldItalic r:id="rId12" w:fontKey="{C4E117E7-5733-9B48-A59B-AC592558DD9C}"/>
  </w:font>
  <w:font w:name="Tahoma">
    <w:panose1 w:val="020B0604030504040204"/>
    <w:charset w:val="00"/>
    <w:family w:val="swiss"/>
    <w:pitch w:val="variable"/>
    <w:sig w:usb0="E1002EFF" w:usb1="C000605B" w:usb2="00000029" w:usb3="00000000" w:csb0="000101FF" w:csb1="00000000"/>
    <w:embedRegular r:id="rId13" w:fontKey="{051A44C2-F06C-D44B-A460-F052C3BA1FD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embedRegular r:id="rId14" w:fontKey="{F641CB50-9E80-8643-A560-391C2E38D9D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979AB" w14:textId="77777777" w:rsidR="00B64F9E" w:rsidRPr="006602F1" w:rsidRDefault="00B64F9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5A649" w14:textId="77777777" w:rsidR="00B64F9E" w:rsidRPr="006602F1" w:rsidRDefault="00B64F9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42284" w14:textId="77777777" w:rsidR="00B64F9E" w:rsidRPr="006602F1" w:rsidRDefault="00B64F9E"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36F2EE70" wp14:editId="20B2029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185954F" w14:textId="77777777" w:rsidR="00B64F9E" w:rsidRPr="00F20A7C" w:rsidRDefault="00B64F9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6F2EE70"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7UbuWDECAABHBAAADgAAAAAAAAAAAAAAAAAu&#13;&#10;AgAAZHJzL2Uyb0RvYy54bWxQSwECLQAUAAYACAAAACEAaijDL98AAAAKAQAADwAAAAAAAAAAAAAA&#13;&#10;AACLBAAAZHJzL2Rvd25yZXYueG1sUEsFBgAAAAAEAAQA8wAAAJcFAAAAAA==&#13;&#10;" fillcolor="#a5a5a5 [2092]" stroked="f">
              <v:textbox>
                <w:txbxContent>
                  <w:p w14:paraId="7185954F" w14:textId="77777777" w:rsidR="00B64F9E" w:rsidRPr="00F20A7C" w:rsidRDefault="00B64F9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5026B" w14:textId="77777777" w:rsidR="00331806" w:rsidRDefault="00331806" w:rsidP="00E547DB">
      <w:pPr>
        <w:spacing w:after="0" w:line="240" w:lineRule="auto"/>
      </w:pPr>
      <w:r>
        <w:separator/>
      </w:r>
    </w:p>
    <w:p w14:paraId="27EAA8C6" w14:textId="77777777" w:rsidR="00331806" w:rsidRDefault="00331806"/>
    <w:p w14:paraId="70598EF7" w14:textId="77777777" w:rsidR="00331806" w:rsidRDefault="00331806"/>
    <w:p w14:paraId="36CE8E2C" w14:textId="77777777" w:rsidR="00331806" w:rsidRDefault="00331806"/>
    <w:p w14:paraId="2D30EBF4" w14:textId="77777777" w:rsidR="00331806" w:rsidRDefault="00331806"/>
    <w:p w14:paraId="48D8AB6F" w14:textId="77777777" w:rsidR="00331806" w:rsidRDefault="00331806"/>
  </w:footnote>
  <w:footnote w:type="continuationSeparator" w:id="0">
    <w:p w14:paraId="1243AF4C" w14:textId="77777777" w:rsidR="00331806" w:rsidRDefault="00331806" w:rsidP="00E547DB">
      <w:pPr>
        <w:spacing w:after="0" w:line="240" w:lineRule="auto"/>
      </w:pPr>
      <w:r>
        <w:continuationSeparator/>
      </w:r>
    </w:p>
    <w:p w14:paraId="49A8A1B1" w14:textId="77777777" w:rsidR="00331806" w:rsidRDefault="00331806"/>
    <w:p w14:paraId="654FEE26" w14:textId="77777777" w:rsidR="00331806" w:rsidRDefault="00331806"/>
    <w:p w14:paraId="46700265" w14:textId="77777777" w:rsidR="00331806" w:rsidRDefault="00331806"/>
    <w:p w14:paraId="5218A752" w14:textId="77777777" w:rsidR="00331806" w:rsidRDefault="00331806"/>
    <w:p w14:paraId="16D7CB56" w14:textId="77777777" w:rsidR="00331806" w:rsidRDefault="003318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470B4" w14:textId="77777777" w:rsidR="00B64F9E" w:rsidRPr="00E70DCE" w:rsidRDefault="00B64F9E"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0D310128" wp14:editId="2C061BBF">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65C89EB"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D310128"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" fillcolor="#a5a5a5 [2092]" stroked="f">
              <v:textbox>
                <w:txbxContent>
                  <w:p w14:paraId="765C89EB"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01633B6B" wp14:editId="56EB20DB">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83640D4"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1633B6B"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YiQ2qjECAABHBAAADgAAAAAAAAAAAAAAAAAu&#13;&#10;AgAAZHJzL2Uyb0RvYy54bWxQSwECLQAUAAYACAAAACEAaijDL98AAAAKAQAADwAAAAAAAAAAAAAA&#13;&#10;AACLBAAAZHJzL2Rvd25yZXYueG1sUEsFBgAAAAAEAAQA8wAAAJcFAAAAAA==&#13;&#10;" fillcolor="#a5a5a5 [2092]" stroked="f">
              <v:textbox>
                <w:txbxContent>
                  <w:p w14:paraId="183640D4"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4C7EB" w14:textId="77777777" w:rsidR="00B64F9E" w:rsidRPr="009316A6" w:rsidRDefault="00B64F9E"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558591D" wp14:editId="795F6D85">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4D860F8"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558591D"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NnScb4yAgAARwQAAA4AAAAAAAAAAAAAAAAA&#13;&#10;LgIAAGRycy9lMm9Eb2MueG1sUEsBAi0AFAAGAAgAAAAhAFW46BjfAAAACgEAAA8AAAAAAAAAAAAA&#13;&#10;AAAAjAQAAGRycy9kb3ducmV2LnhtbFBLBQYAAAAABAAEAPMAAACYBQAAAAA=&#13;&#10;" fillcolor="#a5a5a5 [2092]" stroked="f">
              <v:textbox>
                <w:txbxContent>
                  <w:p w14:paraId="64D860F8"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5CF98C2A" wp14:editId="6C83030B">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73A865A"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CF98C2A"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" fillcolor="#a5a5a5 [2092]" stroked="f">
              <v:textbox>
                <w:txbxContent>
                  <w:p w14:paraId="773A865A"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AE4AA5" w14:textId="77777777" w:rsidR="00B64F9E" w:rsidRDefault="00B64F9E"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7918AA63" wp14:editId="424D9FA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E9BC55B"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18AA63"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K9ZzlsyAgAARwQAAA4AAAAAAAAAAAAAAAAA&#13;&#10;LgIAAGRycy9lMm9Eb2MueG1sUEsBAi0AFAAGAAgAAAAhAFW46BjfAAAACgEAAA8AAAAAAAAAAAAA&#13;&#10;AAAAjAQAAGRycy9kb3ducmV2LnhtbFBLBQYAAAAABAAEAPMAAACYBQAAAAA=&#13;&#10;" fillcolor="#a5a5a5 [2092]" stroked="f">
              <v:textbox>
                <w:txbxContent>
                  <w:p w14:paraId="2E9BC55B" w14:textId="77777777" w:rsidR="00B64F9E" w:rsidRPr="00F20A7C" w:rsidRDefault="00B64F9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31729121" w14:textId="77777777" w:rsidR="00B64F9E" w:rsidRDefault="00B64F9E" w:rsidP="00180ABE">
    <w:pPr>
      <w:pStyle w:val="Header"/>
      <w:shd w:val="clear" w:color="auto" w:fill="FFFFFF" w:themeFill="background1"/>
      <w:tabs>
        <w:tab w:val="clear" w:pos="4513"/>
        <w:tab w:val="clear" w:pos="9026"/>
        <w:tab w:val="right" w:pos="10205"/>
      </w:tabs>
      <w:spacing w:after="240"/>
      <w:rPr>
        <w:b/>
        <w:sz w:val="32"/>
        <w:szCs w:val="32"/>
      </w:rPr>
    </w:pPr>
  </w:p>
  <w:p w14:paraId="13367C21" w14:textId="77777777" w:rsidR="00B64F9E" w:rsidRPr="00180ABE" w:rsidRDefault="00B64F9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embedTrueTypeFonts/>
  <w:hideSpellingErrors/>
  <w:hideGrammaticalError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5rdrx1e5ae0ed5p0v5fe7ea2wsfzps9tf&quot;&gt;Jasons Library-Saved-Converted&lt;record-ids&gt;&lt;item&gt;556&lt;/item&gt;&lt;item&gt;557&lt;/item&gt;&lt;item&gt;558&lt;/item&gt;&lt;item&gt;559&lt;/item&gt;&lt;item&gt;560&lt;/item&gt;&lt;item&gt;563&lt;/item&gt;&lt;item&gt;564&lt;/item&gt;&lt;item&gt;565&lt;/item&gt;&lt;item&gt;568&lt;/item&gt;&lt;item&gt;665&lt;/item&gt;&lt;item&gt;1390&lt;/item&gt;&lt;item&gt;1506&lt;/item&gt;&lt;item&gt;1530&lt;/item&gt;&lt;item&gt;1579&lt;/item&gt;&lt;item&gt;1583&lt;/item&gt;&lt;item&gt;1615&lt;/item&gt;&lt;item&gt;1639&lt;/item&gt;&lt;item&gt;1734&lt;/item&gt;&lt;item&gt;1745&lt;/item&gt;&lt;item&gt;1748&lt;/item&gt;&lt;item&gt;1788&lt;/item&gt;&lt;item&gt;1809&lt;/item&gt;&lt;item&gt;1817&lt;/item&gt;&lt;item&gt;1819&lt;/item&gt;&lt;item&gt;1820&lt;/item&gt;&lt;item&gt;1832&lt;/item&gt;&lt;item&gt;1833&lt;/item&gt;&lt;item&gt;1834&lt;/item&gt;&lt;item&gt;1835&lt;/item&gt;&lt;item&gt;1841&lt;/item&gt;&lt;item&gt;1843&lt;/item&gt;&lt;item&gt;1844&lt;/item&gt;&lt;item&gt;1846&lt;/item&gt;&lt;item&gt;1848&lt;/item&gt;&lt;item&gt;1849&lt;/item&gt;&lt;item&gt;1850&lt;/item&gt;&lt;item&gt;1851&lt;/item&gt;&lt;item&gt;1852&lt;/item&gt;&lt;item&gt;1853&lt;/item&gt;&lt;item&gt;1854&lt;/item&gt;&lt;item&gt;1855&lt;/item&gt;&lt;item&gt;1856&lt;/item&gt;&lt;item&gt;1857&lt;/item&gt;&lt;item&gt;1858&lt;/item&gt;&lt;item&gt;1859&lt;/item&gt;&lt;item&gt;1860&lt;/item&gt;&lt;item&gt;1871&lt;/item&gt;&lt;/record-ids&gt;&lt;/item&gt;&lt;/Libraries&gt;"/>
  </w:docVars>
  <w:rsids>
    <w:rsidRoot w:val="008125A0"/>
    <w:rsid w:val="00001C2D"/>
    <w:rsid w:val="00005B8A"/>
    <w:rsid w:val="00022D8A"/>
    <w:rsid w:val="0003744F"/>
    <w:rsid w:val="000622D1"/>
    <w:rsid w:val="00071E41"/>
    <w:rsid w:val="00073639"/>
    <w:rsid w:val="00074F2D"/>
    <w:rsid w:val="00084AD9"/>
    <w:rsid w:val="000A2670"/>
    <w:rsid w:val="000B08BD"/>
    <w:rsid w:val="000C0A9D"/>
    <w:rsid w:val="000D2FAC"/>
    <w:rsid w:val="000D3F15"/>
    <w:rsid w:val="000D5891"/>
    <w:rsid w:val="000D6963"/>
    <w:rsid w:val="000E7A32"/>
    <w:rsid w:val="000F0222"/>
    <w:rsid w:val="000F0959"/>
    <w:rsid w:val="000F3A41"/>
    <w:rsid w:val="00120227"/>
    <w:rsid w:val="00126027"/>
    <w:rsid w:val="00136723"/>
    <w:rsid w:val="001508E9"/>
    <w:rsid w:val="00150D4C"/>
    <w:rsid w:val="001633D9"/>
    <w:rsid w:val="00180ABE"/>
    <w:rsid w:val="001923AB"/>
    <w:rsid w:val="001A1102"/>
    <w:rsid w:val="001C1EB8"/>
    <w:rsid w:val="001C4D4B"/>
    <w:rsid w:val="001D12F8"/>
    <w:rsid w:val="00202A67"/>
    <w:rsid w:val="00206A82"/>
    <w:rsid w:val="0021289F"/>
    <w:rsid w:val="00214B1B"/>
    <w:rsid w:val="00214BEC"/>
    <w:rsid w:val="0022786F"/>
    <w:rsid w:val="00237C8A"/>
    <w:rsid w:val="0024022C"/>
    <w:rsid w:val="00241ACD"/>
    <w:rsid w:val="00243E7F"/>
    <w:rsid w:val="00253551"/>
    <w:rsid w:val="00254417"/>
    <w:rsid w:val="00270DD5"/>
    <w:rsid w:val="00271235"/>
    <w:rsid w:val="00272D6F"/>
    <w:rsid w:val="002A5421"/>
    <w:rsid w:val="002C0803"/>
    <w:rsid w:val="002C251C"/>
    <w:rsid w:val="002C3D7C"/>
    <w:rsid w:val="002D6BF4"/>
    <w:rsid w:val="002E5B1D"/>
    <w:rsid w:val="002F52C3"/>
    <w:rsid w:val="00305626"/>
    <w:rsid w:val="00305FE5"/>
    <w:rsid w:val="003225A3"/>
    <w:rsid w:val="00331806"/>
    <w:rsid w:val="00352029"/>
    <w:rsid w:val="00352AA4"/>
    <w:rsid w:val="00354579"/>
    <w:rsid w:val="00356F00"/>
    <w:rsid w:val="00377481"/>
    <w:rsid w:val="00385965"/>
    <w:rsid w:val="0039003A"/>
    <w:rsid w:val="003A7E95"/>
    <w:rsid w:val="003B739C"/>
    <w:rsid w:val="003C6313"/>
    <w:rsid w:val="003D4ECA"/>
    <w:rsid w:val="003D6715"/>
    <w:rsid w:val="003E55B2"/>
    <w:rsid w:val="00420D6D"/>
    <w:rsid w:val="004261C2"/>
    <w:rsid w:val="0043180D"/>
    <w:rsid w:val="004411EC"/>
    <w:rsid w:val="004414A5"/>
    <w:rsid w:val="004469AD"/>
    <w:rsid w:val="0044700B"/>
    <w:rsid w:val="00457913"/>
    <w:rsid w:val="00461F46"/>
    <w:rsid w:val="00467171"/>
    <w:rsid w:val="00467C80"/>
    <w:rsid w:val="00474052"/>
    <w:rsid w:val="004877C8"/>
    <w:rsid w:val="004901D3"/>
    <w:rsid w:val="004B5EA4"/>
    <w:rsid w:val="004C531E"/>
    <w:rsid w:val="004C6C90"/>
    <w:rsid w:val="00503507"/>
    <w:rsid w:val="005037CD"/>
    <w:rsid w:val="00504795"/>
    <w:rsid w:val="00514CBA"/>
    <w:rsid w:val="005240A0"/>
    <w:rsid w:val="0052630A"/>
    <w:rsid w:val="00527C17"/>
    <w:rsid w:val="0053177A"/>
    <w:rsid w:val="00533EA1"/>
    <w:rsid w:val="00556780"/>
    <w:rsid w:val="005771C3"/>
    <w:rsid w:val="00577B54"/>
    <w:rsid w:val="00583132"/>
    <w:rsid w:val="00590F6D"/>
    <w:rsid w:val="005A5A6D"/>
    <w:rsid w:val="005A5ED7"/>
    <w:rsid w:val="005C1A41"/>
    <w:rsid w:val="005C4565"/>
    <w:rsid w:val="005E05CD"/>
    <w:rsid w:val="0061572F"/>
    <w:rsid w:val="006304F7"/>
    <w:rsid w:val="00631441"/>
    <w:rsid w:val="00641030"/>
    <w:rsid w:val="00645D52"/>
    <w:rsid w:val="0065133B"/>
    <w:rsid w:val="00651C54"/>
    <w:rsid w:val="006556AC"/>
    <w:rsid w:val="00656FDB"/>
    <w:rsid w:val="006602F1"/>
    <w:rsid w:val="00660957"/>
    <w:rsid w:val="00660E13"/>
    <w:rsid w:val="00670ED4"/>
    <w:rsid w:val="00672928"/>
    <w:rsid w:val="00674A86"/>
    <w:rsid w:val="00681DCD"/>
    <w:rsid w:val="006A69C8"/>
    <w:rsid w:val="006C12FF"/>
    <w:rsid w:val="006D0AA9"/>
    <w:rsid w:val="006D6163"/>
    <w:rsid w:val="006E58B1"/>
    <w:rsid w:val="006F01C4"/>
    <w:rsid w:val="006F487B"/>
    <w:rsid w:val="006F740B"/>
    <w:rsid w:val="0070040C"/>
    <w:rsid w:val="00703E8E"/>
    <w:rsid w:val="007179D6"/>
    <w:rsid w:val="00744A41"/>
    <w:rsid w:val="00780A41"/>
    <w:rsid w:val="007904F9"/>
    <w:rsid w:val="00794787"/>
    <w:rsid w:val="007A37D8"/>
    <w:rsid w:val="007A4387"/>
    <w:rsid w:val="007C3D03"/>
    <w:rsid w:val="007D1EFA"/>
    <w:rsid w:val="007D5FE4"/>
    <w:rsid w:val="007F3C3C"/>
    <w:rsid w:val="00801626"/>
    <w:rsid w:val="008125A0"/>
    <w:rsid w:val="00823099"/>
    <w:rsid w:val="008560DE"/>
    <w:rsid w:val="0088525A"/>
    <w:rsid w:val="008A0D60"/>
    <w:rsid w:val="008C1387"/>
    <w:rsid w:val="008C682F"/>
    <w:rsid w:val="008E509B"/>
    <w:rsid w:val="008F2886"/>
    <w:rsid w:val="008F4811"/>
    <w:rsid w:val="008F525A"/>
    <w:rsid w:val="009026D4"/>
    <w:rsid w:val="0092763E"/>
    <w:rsid w:val="009316A6"/>
    <w:rsid w:val="00936114"/>
    <w:rsid w:val="009400E9"/>
    <w:rsid w:val="00946830"/>
    <w:rsid w:val="00962779"/>
    <w:rsid w:val="009654EC"/>
    <w:rsid w:val="009918D9"/>
    <w:rsid w:val="009A392D"/>
    <w:rsid w:val="009D17C3"/>
    <w:rsid w:val="009D47C2"/>
    <w:rsid w:val="009E51F8"/>
    <w:rsid w:val="009F2649"/>
    <w:rsid w:val="00A05364"/>
    <w:rsid w:val="00A074D7"/>
    <w:rsid w:val="00A17D23"/>
    <w:rsid w:val="00A208E1"/>
    <w:rsid w:val="00A21F3F"/>
    <w:rsid w:val="00A230B0"/>
    <w:rsid w:val="00A34F6D"/>
    <w:rsid w:val="00A356BC"/>
    <w:rsid w:val="00A521AB"/>
    <w:rsid w:val="00A55DB2"/>
    <w:rsid w:val="00A56CD0"/>
    <w:rsid w:val="00A61D3E"/>
    <w:rsid w:val="00A627A8"/>
    <w:rsid w:val="00A7643E"/>
    <w:rsid w:val="00A920F9"/>
    <w:rsid w:val="00A9649E"/>
    <w:rsid w:val="00AA1341"/>
    <w:rsid w:val="00AB16D0"/>
    <w:rsid w:val="00AB2C1B"/>
    <w:rsid w:val="00AC3BF2"/>
    <w:rsid w:val="00AD5483"/>
    <w:rsid w:val="00AF0249"/>
    <w:rsid w:val="00AF150F"/>
    <w:rsid w:val="00AF4737"/>
    <w:rsid w:val="00B0470A"/>
    <w:rsid w:val="00B2364D"/>
    <w:rsid w:val="00B3051F"/>
    <w:rsid w:val="00B50015"/>
    <w:rsid w:val="00B53582"/>
    <w:rsid w:val="00B6239D"/>
    <w:rsid w:val="00B64F9E"/>
    <w:rsid w:val="00B67630"/>
    <w:rsid w:val="00B70B18"/>
    <w:rsid w:val="00B722DE"/>
    <w:rsid w:val="00B80DDB"/>
    <w:rsid w:val="00B81EE1"/>
    <w:rsid w:val="00B9392D"/>
    <w:rsid w:val="00BA42DD"/>
    <w:rsid w:val="00BA761E"/>
    <w:rsid w:val="00BB3FBE"/>
    <w:rsid w:val="00BC603D"/>
    <w:rsid w:val="00C03CE1"/>
    <w:rsid w:val="00C2181E"/>
    <w:rsid w:val="00C24E84"/>
    <w:rsid w:val="00C3016F"/>
    <w:rsid w:val="00C31922"/>
    <w:rsid w:val="00C31CD2"/>
    <w:rsid w:val="00C32EDF"/>
    <w:rsid w:val="00C405FD"/>
    <w:rsid w:val="00C42573"/>
    <w:rsid w:val="00C446B2"/>
    <w:rsid w:val="00C5024A"/>
    <w:rsid w:val="00C57107"/>
    <w:rsid w:val="00C62C2D"/>
    <w:rsid w:val="00C63A14"/>
    <w:rsid w:val="00C9227C"/>
    <w:rsid w:val="00C9557D"/>
    <w:rsid w:val="00CA2740"/>
    <w:rsid w:val="00CC12E6"/>
    <w:rsid w:val="00CC2E25"/>
    <w:rsid w:val="00CC7C64"/>
    <w:rsid w:val="00CD0B47"/>
    <w:rsid w:val="00CF5F1A"/>
    <w:rsid w:val="00D010E8"/>
    <w:rsid w:val="00D02C04"/>
    <w:rsid w:val="00D052C9"/>
    <w:rsid w:val="00D10C79"/>
    <w:rsid w:val="00D138E8"/>
    <w:rsid w:val="00D20259"/>
    <w:rsid w:val="00D208BA"/>
    <w:rsid w:val="00D21668"/>
    <w:rsid w:val="00D216BC"/>
    <w:rsid w:val="00D40656"/>
    <w:rsid w:val="00D42F8F"/>
    <w:rsid w:val="00D45ADF"/>
    <w:rsid w:val="00D642C9"/>
    <w:rsid w:val="00D67B33"/>
    <w:rsid w:val="00D912CC"/>
    <w:rsid w:val="00DA07F1"/>
    <w:rsid w:val="00DC25E6"/>
    <w:rsid w:val="00DD06F4"/>
    <w:rsid w:val="00DD500F"/>
    <w:rsid w:val="00DD685A"/>
    <w:rsid w:val="00DE4847"/>
    <w:rsid w:val="00DF53E4"/>
    <w:rsid w:val="00E01287"/>
    <w:rsid w:val="00E2136E"/>
    <w:rsid w:val="00E25AF8"/>
    <w:rsid w:val="00E31A6A"/>
    <w:rsid w:val="00E46BDF"/>
    <w:rsid w:val="00E547DB"/>
    <w:rsid w:val="00E555BF"/>
    <w:rsid w:val="00E61949"/>
    <w:rsid w:val="00E70DCE"/>
    <w:rsid w:val="00E80F16"/>
    <w:rsid w:val="00E867A3"/>
    <w:rsid w:val="00EA446A"/>
    <w:rsid w:val="00EA7DC1"/>
    <w:rsid w:val="00EB5BA2"/>
    <w:rsid w:val="00EB5C28"/>
    <w:rsid w:val="00EE3AFB"/>
    <w:rsid w:val="00EF0D19"/>
    <w:rsid w:val="00EF1577"/>
    <w:rsid w:val="00EF6BD4"/>
    <w:rsid w:val="00F02A47"/>
    <w:rsid w:val="00F05C18"/>
    <w:rsid w:val="00F157DD"/>
    <w:rsid w:val="00F15F90"/>
    <w:rsid w:val="00F21465"/>
    <w:rsid w:val="00F31D4C"/>
    <w:rsid w:val="00F379E3"/>
    <w:rsid w:val="00F4002D"/>
    <w:rsid w:val="00F4467A"/>
    <w:rsid w:val="00F46D4B"/>
    <w:rsid w:val="00F52E9E"/>
    <w:rsid w:val="00F6065C"/>
    <w:rsid w:val="00F61EB1"/>
    <w:rsid w:val="00F62C8B"/>
    <w:rsid w:val="00F802D4"/>
    <w:rsid w:val="00F857C0"/>
    <w:rsid w:val="00F91982"/>
    <w:rsid w:val="00F95A89"/>
    <w:rsid w:val="00FA2DA2"/>
    <w:rsid w:val="00FA311A"/>
    <w:rsid w:val="00FB16A8"/>
    <w:rsid w:val="00FC1AAD"/>
    <w:rsid w:val="00FE0FE8"/>
    <w:rsid w:val="00FE5867"/>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852AC"/>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EndNoteBibliographyTitle">
    <w:name w:val="EndNote Bibliography Title"/>
    <w:basedOn w:val="Normal"/>
    <w:link w:val="EndNoteBibliographyTitleChar"/>
    <w:rsid w:val="00F52E9E"/>
    <w:pPr>
      <w:spacing w:after="0"/>
      <w:jc w:val="center"/>
    </w:pPr>
    <w:rPr>
      <w:rFonts w:ascii="Calibri" w:hAnsi="Calibri" w:cs="Calibri"/>
      <w:sz w:val="18"/>
      <w:lang w:val="en-US"/>
    </w:rPr>
  </w:style>
  <w:style w:type="character" w:customStyle="1" w:styleId="EndNoteBibliographyTitleChar">
    <w:name w:val="EndNote Bibliography Title Char"/>
    <w:basedOn w:val="RSCB02ArticleTextChar"/>
    <w:link w:val="EndNoteBibliographyTitle"/>
    <w:rsid w:val="00F52E9E"/>
    <w:rPr>
      <w:rFonts w:ascii="Calibri" w:hAnsi="Calibri" w:cs="Calibri"/>
      <w:w w:val="108"/>
      <w:sz w:val="18"/>
      <w:szCs w:val="18"/>
      <w:lang w:val="en-US"/>
    </w:rPr>
  </w:style>
  <w:style w:type="paragraph" w:customStyle="1" w:styleId="EndNoteBibliography">
    <w:name w:val="EndNote Bibliography"/>
    <w:basedOn w:val="Normal"/>
    <w:link w:val="EndNoteBibliographyChar"/>
    <w:rsid w:val="00F52E9E"/>
    <w:pPr>
      <w:spacing w:line="240" w:lineRule="auto"/>
      <w:jc w:val="both"/>
    </w:pPr>
    <w:rPr>
      <w:rFonts w:ascii="Calibri" w:hAnsi="Calibri" w:cs="Calibri"/>
      <w:sz w:val="18"/>
      <w:lang w:val="en-US"/>
    </w:rPr>
  </w:style>
  <w:style w:type="character" w:customStyle="1" w:styleId="EndNoteBibliographyChar">
    <w:name w:val="EndNote Bibliography Char"/>
    <w:basedOn w:val="RSCB02ArticleTextChar"/>
    <w:link w:val="EndNoteBibliography"/>
    <w:rsid w:val="00F52E9E"/>
    <w:rPr>
      <w:rFonts w:ascii="Calibri" w:hAnsi="Calibri" w:cs="Calibri"/>
      <w:w w:val="108"/>
      <w:sz w:val="18"/>
      <w:szCs w:val="18"/>
      <w:lang w:val="en-US"/>
    </w:rPr>
  </w:style>
  <w:style w:type="paragraph" w:styleId="CommentText">
    <w:name w:val="annotation text"/>
    <w:basedOn w:val="Normal"/>
    <w:link w:val="CommentTextChar"/>
    <w:uiPriority w:val="99"/>
    <w:semiHidden/>
    <w:unhideWhenUsed/>
    <w:rsid w:val="00656FDB"/>
    <w:pPr>
      <w:spacing w:after="0" w:line="240" w:lineRule="auto"/>
    </w:pPr>
    <w:rPr>
      <w:sz w:val="20"/>
      <w:szCs w:val="20"/>
    </w:rPr>
  </w:style>
  <w:style w:type="character" w:customStyle="1" w:styleId="CommentTextChar">
    <w:name w:val="Comment Text Char"/>
    <w:basedOn w:val="DefaultParagraphFont"/>
    <w:link w:val="CommentText"/>
    <w:uiPriority w:val="99"/>
    <w:semiHidden/>
    <w:rsid w:val="00656FDB"/>
    <w:rPr>
      <w:sz w:val="20"/>
      <w:szCs w:val="20"/>
    </w:rPr>
  </w:style>
  <w:style w:type="character" w:styleId="CommentReference">
    <w:name w:val="annotation reference"/>
    <w:basedOn w:val="DefaultParagraphFont"/>
    <w:uiPriority w:val="99"/>
    <w:semiHidden/>
    <w:unhideWhenUsed/>
    <w:rsid w:val="0039003A"/>
    <w:rPr>
      <w:sz w:val="16"/>
      <w:szCs w:val="16"/>
    </w:rPr>
  </w:style>
  <w:style w:type="paragraph" w:styleId="CommentSubject">
    <w:name w:val="annotation subject"/>
    <w:basedOn w:val="CommentText"/>
    <w:next w:val="CommentText"/>
    <w:link w:val="CommentSubjectChar"/>
    <w:uiPriority w:val="99"/>
    <w:semiHidden/>
    <w:unhideWhenUsed/>
    <w:rsid w:val="0039003A"/>
    <w:pPr>
      <w:spacing w:after="200"/>
    </w:pPr>
    <w:rPr>
      <w:b/>
      <w:bCs/>
    </w:rPr>
  </w:style>
  <w:style w:type="character" w:customStyle="1" w:styleId="CommentSubjectChar">
    <w:name w:val="Comment Subject Char"/>
    <w:basedOn w:val="CommentTextChar"/>
    <w:link w:val="CommentSubject"/>
    <w:uiPriority w:val="99"/>
    <w:semiHidden/>
    <w:rsid w:val="0039003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tif"/><Relationship Id="rId23" Type="http://schemas.openxmlformats.org/officeDocument/2006/relationships/image" Target="media/image10.emf"/><Relationship Id="rId10" Type="http://schemas.openxmlformats.org/officeDocument/2006/relationships/footer" Target="footer1.xml"/><Relationship Id="rId19" Type="http://schemas.openxmlformats.org/officeDocument/2006/relationships/image" Target="media/image6.t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ti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479801-FCE3-0043-81FA-EB07F3572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2214</Words>
  <Characters>6962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Jason Lynam</cp:lastModifiedBy>
  <cp:revision>3</cp:revision>
  <cp:lastPrinted>2019-12-24T06:54:00Z</cp:lastPrinted>
  <dcterms:created xsi:type="dcterms:W3CDTF">2020-03-23T09:26:00Z</dcterms:created>
  <dcterms:modified xsi:type="dcterms:W3CDTF">2020-03-23T09:26:00Z</dcterms:modified>
</cp:coreProperties>
</file>